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44646584" w14:textId="586B91A2" w:rsidR="005C39CE" w:rsidRPr="0065591C" w:rsidRDefault="007F0DA8" w:rsidP="005C39CE">
      <w:r w:rsidRPr="007F0DA8">
        <w:t>Software is increasingly crucial to scholarship, yet the visibility and usefulness of software in the scientific record is in question. Just as with data, the visibility of software in publications is related to incentives to share software in re-usable ways, and so promote efficient science. In this paper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43% of mentions involve formal citations; informal mentions are very common, even in high impact factor journals and across different kinds of software. Software is frequently inaccessible (15–29% of packages in any form; between 90–98% of specific versions; only between 24–40% provide source code). Cites to publications are particularly poor at providing version information, while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w:t>
      </w:r>
    </w:p>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608C957D" w:rsidR="00A14B97" w:rsidRDefault="00A14B97">
      <w:pPr>
        <w:widowControl w:val="0"/>
      </w:pPr>
      <w:r>
        <w:t xml:space="preserve">Software is increasingly crucial to scholarship; it is a key component of our knowledge infrastructure </w:t>
      </w:r>
      <w:r>
        <w:fldChar w:fldCharType="begin"/>
      </w:r>
      <w:r w:rsidR="00D31008">
        <w:instrText xml:space="preserve"> ADDIN ZOTERO_ITEM CSL_CITATION {"citationID":"1qa38t6q5v","properties":{"formattedCitation":"(Edwards et al., 2013)","plainCitation":"(Edwards et al., 2013)"},"citationItems":[{"id":620,"uris":["http://zotero.org/users/59249/items/ANMQAW4T"],"uri":["http://zotero.org/users/59249/items/ANMQAW4T"],"itemData":{"id":620,"type":"article-journal","title":"Knowledge Infrastructures: Intellectual Frameworks and Research Challenges","DOI":"2027.42/97552","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6822D4">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journal","title":"NSF Cyberinfrastructure Software Sustainability and Reusability Workshop Report","DOI":"2022/6701","author":[{"family":"Stewart","given":"Craig A."},{"family":"Almes","given":"Guy T."},{"family":"Wheeler","given":"Bradley C."}],"issued":{"date-parts":[["2010"]]}}}],"schema":"https://github.com/citation-style-language/schema/raw/master/csl-citation.json"} </w:instrText>
      </w:r>
      <w:r w:rsidR="00584A7A">
        <w:fldChar w:fldCharType="separate"/>
      </w:r>
      <w:r w:rsidR="006822D4">
        <w:rPr>
          <w:szCs w:val="24"/>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01F9C39A" w:rsidR="00584A7A" w:rsidRDefault="00A14B97">
      <w:pPr>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627E3E70" w:rsidR="002644D2" w:rsidRDefault="00A14B97">
      <w:pPr>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06861F88" w:rsidR="002644D2" w:rsidRDefault="00A14B97">
      <w:pPr>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3BEFCA32" w:rsidR="002644D2" w:rsidRDefault="007928DC">
      <w:pPr>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2519A37" w14:textId="2E52B84E" w:rsidR="002644D2" w:rsidRDefault="00A14B97">
      <w:pPr>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8F49EB">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D31008">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Siddharthan, &amp; Tidhar, 2006)</w:t>
      </w:r>
      <w:r w:rsidR="000A5AC4">
        <w:fldChar w:fldCharType="end"/>
      </w:r>
      <w:r>
        <w:t>.</w:t>
      </w:r>
    </w:p>
    <w:p w14:paraId="2F96057A" w14:textId="77777777" w:rsidR="002644D2" w:rsidRDefault="002644D2">
      <w:pPr>
        <w:widowControl w:val="0"/>
      </w:pPr>
    </w:p>
    <w:p w14:paraId="295CD677" w14:textId="6A28B3A2" w:rsidR="002644D2" w:rsidRDefault="00A14B97">
      <w:pPr>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8F49EB">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DOI":"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D31008">
        <w:instrText xml:space="preserve"> ADDIN ZOTERO_ITEM CSL_CITATION {"citationID":"d50lUap5","properties":{"formattedCitation":"(Teufel et al., 2006)","plainCitation":"(Teufel et al.,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DOI":"10.3115/1610075.1610091","ISBN":"1-932432-73-6","author":[{"family":"Teufel","given":"Simone"},{"family":"Siddharthan","given":"Advaith"},{"family":"Tidhar","given":"Dan"}],"issued":{"date-parts":[["2006"]]}}}],"schema":"https://github.com/citation-style-language/schema/raw/master/csl-citation.json"} </w:instrText>
      </w:r>
      <w:r w:rsidR="000A5AC4">
        <w:fldChar w:fldCharType="separate"/>
      </w:r>
      <w:r w:rsidR="00E02942">
        <w:rPr>
          <w:noProof/>
        </w:rPr>
        <w:t>(Teufel et al.,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widowControl w:val="0"/>
      </w:pPr>
    </w:p>
    <w:p w14:paraId="2C9350F1" w14:textId="771A7D47" w:rsidR="002644D2" w:rsidRDefault="00A14B97">
      <w:pPr>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3518E229"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085B6C1C" w:rsidR="002644D2" w:rsidRDefault="00A14B97">
      <w:pPr>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widowControl w:val="0"/>
      </w:pPr>
    </w:p>
    <w:p w14:paraId="5D8D7D9D" w14:textId="29EB5A5A"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2CDD0B93" w:rsidR="002644D2" w:rsidRDefault="00A14B97">
      <w:pPr>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6C3DB2">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widowControl w:val="0"/>
      </w:pPr>
    </w:p>
    <w:p w14:paraId="4E09E8EB" w14:textId="2E9C247D" w:rsidR="002644D2" w:rsidRDefault="00A14B97">
      <w:pPr>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4E2B7B9C"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6C3DB2">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13CDA490" w:rsidR="002644D2" w:rsidRDefault="00A14B97">
      <w:pPr>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32009825" w:rsidR="002644D2" w:rsidRDefault="00A14B97">
      <w:pPr>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8F49EB">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6A289F46" w:rsidR="002644D2" w:rsidRDefault="00A14B97">
      <w:pPr>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73A46F66"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6DDBBEBC" w:rsidR="002644D2" w:rsidRDefault="008F248D">
      <w:r>
        <w:t>Choosing a s</w:t>
      </w:r>
      <w:r w:rsidR="003F4274">
        <w:t xml:space="preserve">ample of the literature to study </w:t>
      </w:r>
      <w:r>
        <w:t xml:space="preserve">is a complex question, particularly when </w:t>
      </w:r>
      <w:r w:rsidR="003E48D7">
        <w:t>seeking to study a previous unstudied phenomenon</w:t>
      </w:r>
      <w:r>
        <w:t xml:space="preserve">. The overall aim of our work is to inform a process of policymaking, a “design” literature in our language above, to improve the treatment of software in science. </w:t>
      </w:r>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55237C">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further confined our sample frame to articles published between 2000 and 2010 (the last </w:t>
      </w:r>
      <w:r w:rsidR="00A14B97">
        <w:lastRenderedPageBreak/>
        <w:t>complete year when we took the sample).</w:t>
      </w:r>
      <w:r w:rsidR="00B041A9">
        <w:t xml:space="preserve"> We are seeking to understand the diversity of software mentions in the literature, hoping eventually to influence prac</w:t>
      </w:r>
      <w:r>
        <w:t xml:space="preserve">tice towards better practices. </w:t>
      </w:r>
      <w:r w:rsidR="00B041A9">
        <w:t xml:space="preserve">Overall we think it likely that scientists are influenced by what they read and the perceived status of </w:t>
      </w:r>
      <w:r w:rsidR="00A711F2">
        <w:t>those articles</w:t>
      </w:r>
      <w:r>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Such distributions are difficult to sample from: there is no “typical” item in such a distribution. It would be problematic to only study widely read (“top”) journals, but equally problematic to study only less well-read journals. In the end we sought to study a sample balanced for overall coverage and likely influence.</w:t>
      </w:r>
    </w:p>
    <w:p w14:paraId="217181CE" w14:textId="77777777" w:rsidR="002644D2" w:rsidRDefault="002644D2">
      <w:pPr>
        <w:widowControl w:val="0"/>
      </w:pPr>
    </w:p>
    <w:p w14:paraId="1A8D7981" w14:textId="316C90E8" w:rsidR="002644D2" w:rsidRDefault="00A14B97">
      <w:pPr>
        <w:widowControl w:val="0"/>
      </w:pPr>
      <w:r>
        <w:t>We identified a set of 18 biology-related subject headings in biology using the 2010 ISI Web of Science</w:t>
      </w:r>
      <w:r w:rsidR="00B041A9">
        <w:t>.</w:t>
      </w:r>
      <w:r>
        <w:t xml:space="preserve">.W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r w:rsidR="00F7018F">
        <w:t>e</w:t>
      </w:r>
      <w:r w:rsidR="00B23BD3">
        <w:t>ffect</w:t>
      </w:r>
      <w:r w:rsidR="00B041A9">
        <w:t xml:space="preserve"> the form of articles.</w:t>
      </w:r>
      <w:r>
        <w:t xml:space="preserve"> Thus, in order to weight the sample towards </w:t>
      </w:r>
      <w:r w:rsidR="008E7B62">
        <w:t>more widely read</w:t>
      </w:r>
      <w:r>
        <w:t xml:space="preserve"> journals</w:t>
      </w:r>
      <w:r w:rsidR="008E7B62">
        <w:t xml:space="preserve"> </w:t>
      </w:r>
      <w:r>
        <w:t>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widowControl w:val="0"/>
      </w:pPr>
    </w:p>
    <w:p w14:paraId="4C2743D1" w14:textId="77777777" w:rsidR="002644D2" w:rsidRDefault="00A14B97">
      <w:pPr>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widowControl w:val="0"/>
      </w:pPr>
    </w:p>
    <w:p w14:paraId="4D07C931" w14:textId="1926BC8A" w:rsidR="002644D2" w:rsidRDefault="00A14B97">
      <w:pPr>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883DCA">
        <w:t>Table 1</w:t>
      </w:r>
      <w:r w:rsidR="00E67384">
        <w:t>.</w:t>
      </w:r>
    </w:p>
    <w:p w14:paraId="6548F002" w14:textId="77777777" w:rsidR="00E67384" w:rsidRDefault="00E67384">
      <w:pPr>
        <w:widowControl w:val="0"/>
      </w:pPr>
    </w:p>
    <w:p w14:paraId="3B9101CD" w14:textId="027D80AF" w:rsidR="00E67384" w:rsidRDefault="00E67384" w:rsidP="00E67384">
      <w:pPr>
        <w:pStyle w:val="Caption"/>
        <w:keepNext/>
      </w:pPr>
    </w:p>
    <w:p w14:paraId="5EB10357" w14:textId="5F5F39CD" w:rsidR="00E67384" w:rsidRPr="00883DCA" w:rsidRDefault="000E6712">
      <w:pPr>
        <w:widowControl w:val="0"/>
        <w:rPr>
          <w:b/>
        </w:rPr>
      </w:pPr>
      <w:r w:rsidRPr="00883DCA">
        <w:rPr>
          <w:b/>
        </w:rPr>
        <w:t>Insert Table 1 about here.</w:t>
      </w:r>
    </w:p>
    <w:p w14:paraId="2F27ABE1" w14:textId="77777777" w:rsidR="000E6712" w:rsidRDefault="000E6712">
      <w:pPr>
        <w:widowControl w:val="0"/>
      </w:pPr>
    </w:p>
    <w:p w14:paraId="2ECA9459" w14:textId="0A41446C" w:rsidR="002644D2" w:rsidRDefault="00A14B97">
      <w:pPr>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883DCA">
        <w:t>Table 2</w:t>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50BC7B88" w14:textId="77777777" w:rsidR="002644D2" w:rsidRDefault="002644D2" w:rsidP="000719F0">
      <w:bookmarkStart w:id="3" w:name="h.mhbalo8awr3v" w:colFirst="0" w:colLast="0"/>
      <w:bookmarkEnd w:id="3"/>
    </w:p>
    <w:p w14:paraId="57C0416A" w14:textId="059A69C3" w:rsidR="00883DCA" w:rsidRPr="00883DCA" w:rsidRDefault="00883DCA" w:rsidP="000719F0">
      <w:pPr>
        <w:rPr>
          <w:i/>
        </w:rPr>
      </w:pPr>
      <w:r w:rsidRPr="00883DCA">
        <w:rPr>
          <w:i/>
        </w:rPr>
        <w:t>Insert Table 2 about here.</w:t>
      </w:r>
    </w:p>
    <w:p w14:paraId="370BB8E0" w14:textId="77777777" w:rsidR="00883DCA" w:rsidRDefault="00883DCA" w:rsidP="000719F0"/>
    <w:p w14:paraId="20D0275D" w14:textId="22B2CB31"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e conducted the statistics with the R functions pro</w:t>
      </w:r>
      <w:r w:rsidR="00CF66AF">
        <w:t xml:space="preserve">p.test and chisq.test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4" w:name="h.eli2of3yqurm" w:colFirst="0" w:colLast="0"/>
      <w:bookmarkEnd w:id="4"/>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5" w:name="h.ryuklk5ayj9g" w:colFirst="0" w:colLast="0"/>
      <w:bookmarkEnd w:id="5"/>
      <w:r>
        <w:t>Identifying software mentions</w:t>
      </w:r>
    </w:p>
    <w:p w14:paraId="0AE56793" w14:textId="55670F94" w:rsidR="002644D2" w:rsidRDefault="00A14B97">
      <w:pPr>
        <w:widowControl w:val="0"/>
      </w:pPr>
      <w:r>
        <w:t xml:space="preserve">In round one we analyzed the full text of the articles to identify mentions of software within an </w:t>
      </w:r>
      <w:r>
        <w:lastRenderedPageBreak/>
        <w:t xml:space="preserve">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123110F3"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0825E7">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webpage","title":"irr: Various Coefficients of Interrater Reliability and Agreement","container-title":"CRAN Software Archive","URL":"http://CRAN.R-project.org/package=irr","note":"R package version 0.84","author":[{"family":"Gamer","given":"Matthias"},{"family":"Lemon","given":"Jim"},{"family":"Singh","given":"Puspendra"},{"family":"Fellows","given":"Ian"}],"issued":{"date-parts":[["2012"]]},"accessed":{"date-parts":[["2014",6,18]]}}}],"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c to 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6" w:name="h.qwsm8zlx9jbh" w:colFirst="0" w:colLast="0"/>
      <w:bookmarkEnd w:id="6"/>
      <w:r>
        <w:t>Software mention characteristics</w:t>
      </w:r>
    </w:p>
    <w:p w14:paraId="69572253" w14:textId="4DC8E369" w:rsidR="002644D2" w:rsidRDefault="00A14B97">
      <w:pPr>
        <w:widowControl w:val="0"/>
      </w:pPr>
      <w:r>
        <w:t xml:space="preserve">Our second coding scheme identified characteristics of software mentions. These codes are shown in </w:t>
      </w:r>
      <w:r w:rsidR="00883DCA">
        <w:t>Table 3</w:t>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39624F22" w14:textId="3B401E22" w:rsidR="002644D2" w:rsidRPr="002A2C53" w:rsidRDefault="002A2C53">
      <w:pPr>
        <w:rPr>
          <w:b/>
        </w:rPr>
      </w:pPr>
      <w:r w:rsidRPr="002A2C53">
        <w:rPr>
          <w:b/>
        </w:rPr>
        <w:t>Insert Table 3 about here.</w:t>
      </w:r>
    </w:p>
    <w:p w14:paraId="1820BEB0" w14:textId="77777777" w:rsidR="002A2C53" w:rsidRDefault="002A2C53"/>
    <w:p w14:paraId="0B82AE69" w14:textId="5955D236" w:rsidR="002644D2" w:rsidRDefault="00A14B97">
      <w:pPr>
        <w:widowControl w:val="0"/>
      </w:pPr>
      <w:r>
        <w:t>Since many mentions come as in-text citations with references in the bibliography, we linked the in-text citation and the reference in the dataset. We then applied codes to each element separately. For references we used the additional codes shown in</w:t>
      </w:r>
      <w:r w:rsidR="00BC2FEE">
        <w:t xml:space="preserve"> </w:t>
      </w:r>
      <w:r w:rsidR="002A2C53">
        <w:t>Table 4</w:t>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159925A1" w14:textId="541B7F60" w:rsidR="002644D2" w:rsidRPr="002A2C53" w:rsidRDefault="00FF1440" w:rsidP="002A2C53">
      <w:pPr>
        <w:rPr>
          <w:b/>
        </w:rPr>
      </w:pPr>
      <w:r>
        <w:rPr>
          <w:b/>
        </w:rPr>
        <w:t>Insert T</w:t>
      </w:r>
      <w:r w:rsidR="002A2C53" w:rsidRPr="002A2C53">
        <w:rPr>
          <w:b/>
        </w:rPr>
        <w:t>able 4 about here</w:t>
      </w:r>
    </w:p>
    <w:p w14:paraId="2F45614A" w14:textId="77777777" w:rsidR="002644D2" w:rsidRDefault="00A14B97">
      <w:pPr>
        <w:pStyle w:val="Heading3"/>
        <w:widowControl w:val="0"/>
        <w:contextualSpacing w:val="0"/>
      </w:pPr>
      <w:bookmarkStart w:id="7" w:name="h.8uj8tlyolska" w:colFirst="0" w:colLast="0"/>
      <w:bookmarkEnd w:id="7"/>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6E67F227" w:rsidR="005306C4" w:rsidRPr="002A2C53" w:rsidRDefault="002A2C53" w:rsidP="002A2C53">
      <w:pPr>
        <w:rPr>
          <w:b/>
        </w:rPr>
      </w:pPr>
      <w:r w:rsidRPr="002A2C53">
        <w:rPr>
          <w:b/>
        </w:rPr>
        <w:t>Insert Table 5 about here</w:t>
      </w:r>
    </w:p>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8" w:name="h.cmthu8r3irbp" w:colFirst="0" w:colLast="0"/>
      <w:bookmarkEnd w:id="8"/>
      <w:r>
        <w:t xml:space="preserve">Examples of software mentions with codes </w:t>
      </w:r>
    </w:p>
    <w:p w14:paraId="304FF180" w14:textId="77777777" w:rsidR="002644D2" w:rsidRDefault="002644D2"/>
    <w:p w14:paraId="05F093EB" w14:textId="77777777" w:rsidR="002644D2" w:rsidRDefault="00A14B97">
      <w:r>
        <w:t>From the article:</w:t>
      </w:r>
    </w:p>
    <w:p w14:paraId="79675EBB" w14:textId="77777777" w:rsidR="002644D2" w:rsidRDefault="00A14B97">
      <w:pPr>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 w14:paraId="54972A99" w14:textId="77777777" w:rsidR="002644D2" w:rsidRDefault="00A14B97">
      <w:r>
        <w:t>we identified this sentence:</w:t>
      </w:r>
    </w:p>
    <w:p w14:paraId="4649FF75" w14:textId="77777777" w:rsidR="002644D2" w:rsidRDefault="002644D2">
      <w:pPr>
        <w:ind w:left="480"/>
      </w:pPr>
    </w:p>
    <w:p w14:paraId="1FD9F71C" w14:textId="77777777" w:rsidR="002644D2" w:rsidRDefault="00A14B97" w:rsidP="001D23CF">
      <w:pPr>
        <w:ind w:left="720"/>
      </w:pPr>
      <w:r>
        <w:rPr>
          <w:i/>
        </w:rPr>
        <w:t>The DYMEX model we used was as described and parameterised by Yonow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5CDF8B34" w:rsidR="002644D2" w:rsidRDefault="00A14B97" w:rsidP="001D23CF">
      <w:pPr>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79C6707D" w14:textId="77777777" w:rsidR="002644D2" w:rsidRDefault="00A14B97" w:rsidP="00914CBE">
      <w:r>
        <w:t>From the article:</w:t>
      </w:r>
    </w:p>
    <w:p w14:paraId="4CD66E3C" w14:textId="77777777" w:rsidR="002644D2" w:rsidRDefault="002644D2"/>
    <w:p w14:paraId="594FD354" w14:textId="77777777" w:rsidR="002644D2" w:rsidRDefault="00A14B97">
      <w:pPr>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ind w:left="480"/>
      </w:pPr>
    </w:p>
    <w:p w14:paraId="38D2C88C" w14:textId="77777777" w:rsidR="002644D2" w:rsidRDefault="00A14B97" w:rsidP="00914CBE">
      <w:r>
        <w:t>We identified this mention:</w:t>
      </w:r>
    </w:p>
    <w:p w14:paraId="09646733" w14:textId="77777777" w:rsidR="002644D2" w:rsidRDefault="002644D2"/>
    <w:p w14:paraId="6BD7B5D0" w14:textId="77777777" w:rsidR="002644D2" w:rsidRDefault="00A14B97" w:rsidP="001D23CF">
      <w:pPr>
        <w:ind w:left="720"/>
      </w:pPr>
      <w:r>
        <w:rPr>
          <w:i/>
        </w:rPr>
        <w:t>Data were analysed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55EC5278" w:rsidR="002644D2" w:rsidRDefault="00A14B97" w:rsidP="001D23CF">
      <w:pPr>
        <w:widowControl w:val="0"/>
        <w:ind w:left="720"/>
      </w:pPr>
      <w:r>
        <w:t xml:space="preserve">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widowControl w:val="0"/>
      </w:pPr>
    </w:p>
    <w:p w14:paraId="71613789" w14:textId="77777777" w:rsidR="002644D2" w:rsidRDefault="00A14B97">
      <w:pPr>
        <w:widowControl w:val="0"/>
      </w:pPr>
      <w:r>
        <w:t>From the article:</w:t>
      </w:r>
    </w:p>
    <w:p w14:paraId="399C6F1E" w14:textId="77777777" w:rsidR="002644D2" w:rsidRDefault="002644D2">
      <w:pPr>
        <w:widowControl w:val="0"/>
      </w:pPr>
    </w:p>
    <w:p w14:paraId="415F9E8D" w14:textId="77777777" w:rsidR="002644D2" w:rsidRDefault="00A14B97">
      <w:pPr>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widowControl w:val="0"/>
      </w:pPr>
    </w:p>
    <w:p w14:paraId="4E572083" w14:textId="77777777" w:rsidR="002644D2" w:rsidRDefault="00A14B97">
      <w:pPr>
        <w:widowControl w:val="0"/>
      </w:pP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lastRenderedPageBreak/>
        <w:t>Which was coded as follows:</w:t>
      </w:r>
    </w:p>
    <w:p w14:paraId="1634BF86" w14:textId="77777777" w:rsidR="002644D2" w:rsidRDefault="002644D2">
      <w:pPr>
        <w:widowControl w:val="0"/>
      </w:pPr>
    </w:p>
    <w:p w14:paraId="33CAFE35" w14:textId="637F9542" w:rsidR="002644D2" w:rsidRDefault="00A14B97" w:rsidP="009021E4">
      <w:pPr>
        <w:widowControl w:val="0"/>
        <w:ind w:left="720"/>
      </w:pPr>
      <w:r>
        <w:t xml:space="preserve">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6D5AB70C" w14:textId="77777777" w:rsidR="00461209" w:rsidRDefault="00461209" w:rsidP="00461209">
      <w:bookmarkStart w:id="9" w:name="h.it17l7i66c3a" w:colFirst="0" w:colLast="0"/>
      <w:bookmarkEnd w:id="9"/>
    </w:p>
    <w:p w14:paraId="0E7D075E" w14:textId="370F9F30" w:rsidR="002644D2" w:rsidRPr="00461209" w:rsidRDefault="00A14B97" w:rsidP="00461209">
      <w:pPr>
        <w:pStyle w:val="Heading2"/>
        <w:rPr>
          <w:sz w:val="32"/>
        </w:rPr>
      </w:pPr>
      <w:r>
        <w:t>Results</w:t>
      </w:r>
    </w:p>
    <w:p w14:paraId="6D9047B2" w14:textId="77777777" w:rsidR="002644D2" w:rsidRDefault="00A14B97">
      <w:pPr>
        <w:pStyle w:val="Heading2"/>
        <w:contextualSpacing w:val="0"/>
      </w:pPr>
      <w:bookmarkStart w:id="10" w:name="h.g3u4dub7u3c6" w:colFirst="0" w:colLast="0"/>
      <w:bookmarkEnd w:id="10"/>
      <w:r>
        <w:t>Overview</w:t>
      </w:r>
    </w:p>
    <w:p w14:paraId="6FB3C5B4" w14:textId="77777777" w:rsidR="002644D2" w:rsidRDefault="002644D2"/>
    <w:p w14:paraId="5EB47B3B" w14:textId="595BCB7B" w:rsidR="002644D2" w:rsidRDefault="00A14B9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w:t>
      </w:r>
      <w:r w:rsidR="00461209">
        <w:rPr>
          <w:rFonts w:ascii="Calibri" w:eastAsia="Calibri" w:hAnsi="Calibri" w:cs="Calibri"/>
        </w:rPr>
        <w:t>Figure 1,</w:t>
      </w:r>
      <w:r>
        <w:rPr>
          <w:rFonts w:ascii="Calibri" w:eastAsia="Calibri" w:hAnsi="Calibri" w:cs="Calibri"/>
        </w:rPr>
        <w:t xml:space="preserve"> showing that most articles that mentioned software had relatively few mentions. The two articles with the highest number of software mentions have over 20 mentions. We retained these within our dataset.</w:t>
      </w:r>
    </w:p>
    <w:p w14:paraId="2E9F97D6" w14:textId="0B2E6244" w:rsidR="003C0F8E" w:rsidRDefault="003C0F8E" w:rsidP="003C0F8E">
      <w:pPr>
        <w:keepNext/>
        <w:rPr>
          <w:noProof/>
        </w:rPr>
      </w:pPr>
    </w:p>
    <w:p w14:paraId="0D7C7E8F" w14:textId="7C0FDBBC" w:rsidR="002A2C53" w:rsidRPr="002A2C53" w:rsidRDefault="002A2C53" w:rsidP="003C0F8E">
      <w:pPr>
        <w:keepNext/>
        <w:rPr>
          <w:b/>
        </w:rPr>
      </w:pPr>
      <w:r w:rsidRPr="002A2C53">
        <w:rPr>
          <w:b/>
          <w:noProof/>
        </w:rPr>
        <w:t>Insert Figure 1 about here.</w:t>
      </w:r>
    </w:p>
    <w:p w14:paraId="0CF28A60" w14:textId="4EA9AFC6" w:rsidR="002644D2" w:rsidRDefault="00B81A28" w:rsidP="00B66E86">
      <w:pPr>
        <w:pStyle w:val="Heading3"/>
      </w:pPr>
      <w:r>
        <w:t>Classification of Mentions</w:t>
      </w:r>
    </w:p>
    <w:p w14:paraId="2388B58D" w14:textId="77777777" w:rsidR="00B81A28" w:rsidRDefault="00B81A28"/>
    <w:p w14:paraId="4FB34AC8" w14:textId="6F5F0391"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r w:rsidR="00047F45">
        <w:rPr>
          <w:rFonts w:ascii="Calibri" w:eastAsia="Calibri" w:hAnsi="Calibri" w:cs="Calibri"/>
        </w:rPr>
        <w:t xml:space="preserve"> We provide 9</w:t>
      </w:r>
      <w:r w:rsidR="00C111A6">
        <w:rPr>
          <w:rFonts w:ascii="Calibri" w:eastAsia="Calibri" w:hAnsi="Calibri" w:cs="Calibri"/>
        </w:rPr>
        <w:t>0</w:t>
      </w:r>
      <w:r w:rsidR="00047F45">
        <w:rPr>
          <w:rFonts w:ascii="Calibri" w:eastAsia="Calibri" w:hAnsi="Calibri" w:cs="Calibri"/>
        </w:rPr>
        <w:t>% confidence intervals for the likely proportion of these types of mentions in the population of biology articles. These estimates treat each mention as independent, not adjusting for the reality that ways of mentioning software may be influenced by authors and journals</w:t>
      </w:r>
      <w:r w:rsidR="001445D1">
        <w:rPr>
          <w:rFonts w:ascii="Calibri" w:eastAsia="Calibri" w:hAnsi="Calibri" w:cs="Calibri"/>
        </w:rPr>
        <w:t xml:space="preserve"> (i.e., within articles)</w:t>
      </w:r>
      <w:r w:rsidR="00047F45">
        <w:rPr>
          <w:rFonts w:ascii="Calibri" w:eastAsia="Calibri" w:hAnsi="Calibri" w:cs="Calibri"/>
        </w:rPr>
        <w:t>.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p>
    <w:p w14:paraId="2C48C68E" w14:textId="77777777" w:rsidR="002644D2" w:rsidRDefault="002644D2"/>
    <w:p w14:paraId="7EF5FEA3" w14:textId="77777777" w:rsidR="002644D2" w:rsidRDefault="002644D2"/>
    <w:p w14:paraId="57D2AA8A" w14:textId="3647C9CF" w:rsidR="00A2228F" w:rsidRDefault="00A2228F" w:rsidP="00A2228F">
      <w:pPr>
        <w:pStyle w:val="Caption"/>
        <w:keepNext/>
      </w:pPr>
    </w:p>
    <w:p w14:paraId="28EF1664" w14:textId="5ECA1999" w:rsidR="002644D2" w:rsidRPr="00310A77" w:rsidRDefault="00310A77">
      <w:pPr>
        <w:rPr>
          <w:b/>
        </w:rPr>
      </w:pPr>
      <w:r w:rsidRPr="00310A77">
        <w:rPr>
          <w:b/>
        </w:rPr>
        <w:t>Insert Table 6 about here.</w:t>
      </w:r>
    </w:p>
    <w:p w14:paraId="6220354A" w14:textId="0A44F706" w:rsidR="00177E92" w:rsidRDefault="00177E92" w:rsidP="00177E92">
      <w:pPr>
        <w:keepNext/>
        <w:rPr>
          <w:noProof/>
        </w:rPr>
      </w:pPr>
    </w:p>
    <w:p w14:paraId="12C55F00" w14:textId="259121B2" w:rsidR="00310A77" w:rsidRPr="00310A77" w:rsidRDefault="00310A77" w:rsidP="00177E92">
      <w:pPr>
        <w:keepNext/>
        <w:rPr>
          <w:b/>
          <w:noProof/>
        </w:rPr>
      </w:pPr>
      <w:r w:rsidRPr="00310A77">
        <w:rPr>
          <w:b/>
          <w:noProof/>
        </w:rPr>
        <w:t>Insert Figure 2 about here.</w:t>
      </w:r>
    </w:p>
    <w:p w14:paraId="38DA30DB" w14:textId="77777777" w:rsidR="00310A77" w:rsidRDefault="00310A77" w:rsidP="00177E92">
      <w:pPr>
        <w:keepNext/>
      </w:pPr>
    </w:p>
    <w:p w14:paraId="08A934A6" w14:textId="405BDD26"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7784A35E" w:rsidR="006E5E05" w:rsidRDefault="006E5E05" w:rsidP="006E5E05"/>
    <w:p w14:paraId="5591CEEC" w14:textId="182CB1C8" w:rsidR="009021E4" w:rsidRPr="00310A77" w:rsidRDefault="00310A77" w:rsidP="009021E4">
      <w:pPr>
        <w:rPr>
          <w:b/>
        </w:rPr>
      </w:pPr>
      <w:r w:rsidRPr="00310A77">
        <w:rPr>
          <w:b/>
        </w:rPr>
        <w:t>Insert Figure 3 about here.</w:t>
      </w:r>
    </w:p>
    <w:p w14:paraId="00A1BAB0" w14:textId="77777777" w:rsidR="00310A77" w:rsidRPr="009021E4" w:rsidRDefault="00310A77"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398D7A2A" w14:textId="77777777" w:rsidR="00310A77" w:rsidRDefault="0065017E" w:rsidP="00310A77">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sidR="00310A77">
        <w:rPr>
          <w:noProof/>
        </w:rPr>
        <w:t>”</w:t>
      </w:r>
      <w:r w:rsidR="00BE558A">
        <w:rPr>
          <w:noProof/>
        </w:rPr>
        <w:t>).</w:t>
      </w:r>
    </w:p>
    <w:p w14:paraId="3F302FF1" w14:textId="03946EA3" w:rsidR="00E9502E" w:rsidRDefault="00E26C72" w:rsidP="00310A77">
      <w:pPr>
        <w:rPr>
          <w:noProof/>
        </w:rPr>
      </w:pPr>
      <w:r>
        <w:rPr>
          <w:noProof/>
        </w:rPr>
        <w:t xml:space="preserve"> </w:t>
      </w:r>
      <w:bookmarkStart w:id="11" w:name="_Ref269370672"/>
    </w:p>
    <w:bookmarkEnd w:id="11"/>
    <w:p w14:paraId="25FE91E6" w14:textId="02336ADF" w:rsidR="002644D2" w:rsidRPr="00310A77" w:rsidRDefault="00310A77">
      <w:pPr>
        <w:rPr>
          <w:b/>
        </w:rPr>
      </w:pPr>
      <w:r w:rsidRPr="00310A77">
        <w:rPr>
          <w:b/>
        </w:rPr>
        <w:t>Insert Figure 4 about here</w:t>
      </w:r>
    </w:p>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12" w:name="h.l8a5g2c9aaxf" w:colFirst="0" w:colLast="0"/>
      <w:bookmarkEnd w:id="12"/>
    </w:p>
    <w:p w14:paraId="75B961F0" w14:textId="6ABF5B22" w:rsidR="00B66E86" w:rsidRDefault="00B66E86" w:rsidP="00472D5B">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95% CI: 0.39–0.56)</w:t>
      </w:r>
      <w:r w:rsidR="00B063A6">
        <w:t xml:space="preserve">, while only 32% had source </w:t>
      </w:r>
      <w:r w:rsidR="00B063A6">
        <w:lastRenderedPageBreak/>
        <w:t>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769166B5" w14:textId="0DF3673C" w:rsidR="00472D5B" w:rsidRPr="00825642" w:rsidRDefault="00310A77" w:rsidP="00825642">
      <w:pPr>
        <w:keepNext/>
        <w:rPr>
          <w:rFonts w:ascii="Calibri" w:eastAsia="Calibri" w:hAnsi="Calibri" w:cs="Calibri"/>
          <w:b/>
          <w:noProof/>
        </w:rPr>
      </w:pPr>
      <w:r w:rsidRPr="00310A77">
        <w:rPr>
          <w:rFonts w:ascii="Calibri" w:eastAsia="Calibri" w:hAnsi="Calibri" w:cs="Calibri"/>
          <w:b/>
          <w:noProof/>
        </w:rPr>
        <w:t>Insert Figure 5 about here</w:t>
      </w:r>
    </w:p>
    <w:p w14:paraId="603EC4CE" w14:textId="5D8C2F71" w:rsidR="002B2BF1" w:rsidRDefault="002B2BF1" w:rsidP="00B66E86">
      <w:pPr>
        <w:rPr>
          <w:rFonts w:ascii="Calibri" w:eastAsia="Calibri" w:hAnsi="Calibri" w:cs="Calibri"/>
        </w:rPr>
      </w:pPr>
    </w:p>
    <w:p w14:paraId="6310EC60" w14:textId="30AB8A9B"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w:t>
      </w:r>
      <w:r w:rsidR="00394CEB">
        <w:t>as “C</w:t>
      </w:r>
      <w:r w:rsidR="002B2BF1">
        <w:t xml:space="preserve">ommercial,” yet some open source software also makes money, so we refer to this as “Proprietary” software, emphasizing the unavailability of source code.  At the other end we place “Open Source” software </w:t>
      </w:r>
      <w:r w:rsidR="00AD3FB5">
        <w:t>that</w:t>
      </w:r>
      <w:r w:rsidR="002B2BF1">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of software to be Not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e did not break this out by strata because software packages are mentioned in </w:t>
      </w:r>
      <w:r w:rsidR="00922F0F">
        <w:t>multiple articles across strata and it did not seem meaningful to ask if particular software is preferred in journals with different journal impact factors.</w:t>
      </w:r>
    </w:p>
    <w:p w14:paraId="372EAB24" w14:textId="77777777" w:rsidR="00825642" w:rsidRDefault="00825642" w:rsidP="00825642"/>
    <w:p w14:paraId="7867B955" w14:textId="1C2AF611" w:rsidR="00E31F46" w:rsidRPr="00825642" w:rsidRDefault="00825642" w:rsidP="00825642">
      <w:pPr>
        <w:rPr>
          <w:b/>
        </w:rPr>
      </w:pPr>
      <w:r w:rsidRPr="00825642">
        <w:rPr>
          <w:b/>
        </w:rPr>
        <w:t>Insert Figure 6 about here</w:t>
      </w:r>
    </w:p>
    <w:p w14:paraId="483C2BBE" w14:textId="77777777" w:rsidR="00922F0F" w:rsidRDefault="00922F0F" w:rsidP="00922F0F"/>
    <w:p w14:paraId="537BFB67" w14:textId="268A089B" w:rsidR="00922F0F" w:rsidRDefault="00EE3F41" w:rsidP="00922F0F">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r w:rsidR="0085124E">
        <w:t>χ²(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519799B" w14:textId="77777777" w:rsidR="008D4848" w:rsidRDefault="008D4848" w:rsidP="00922F0F"/>
    <w:p w14:paraId="7BBE5878" w14:textId="6DF2407A" w:rsidR="00E31F46" w:rsidRPr="008D4848" w:rsidRDefault="008D4848" w:rsidP="008D4848">
      <w:pPr>
        <w:rPr>
          <w:rFonts w:ascii="Times" w:eastAsia="Times New Roman" w:hAnsi="Times" w:cs="Times New Roman"/>
          <w:b/>
          <w:color w:val="auto"/>
          <w:sz w:val="20"/>
        </w:rPr>
      </w:pPr>
      <w:r w:rsidRPr="008D4848">
        <w:rPr>
          <w:b/>
        </w:rPr>
        <w:lastRenderedPageBreak/>
        <w:t>Insert Figure 7 about here.</w:t>
      </w:r>
    </w:p>
    <w:p w14:paraId="07743CC3" w14:textId="77777777" w:rsidR="002644D2" w:rsidRDefault="00A14B97">
      <w:pPr>
        <w:pStyle w:val="Heading2"/>
        <w:contextualSpacing w:val="0"/>
      </w:pPr>
      <w:r>
        <w:t>Citation functions</w:t>
      </w:r>
    </w:p>
    <w:p w14:paraId="114BB279" w14:textId="77777777" w:rsidR="002644D2" w:rsidRDefault="002644D2"/>
    <w:p w14:paraId="200A9730" w14:textId="77777777" w:rsidR="002644D2" w:rsidRDefault="00A14B97">
      <w:pPr>
        <w:pStyle w:val="Heading3"/>
        <w:contextualSpacing w:val="0"/>
      </w:pPr>
      <w:bookmarkStart w:id="13" w:name="h.z67lob4dzwvt" w:colFirst="0" w:colLast="0"/>
      <w:bookmarkEnd w:id="13"/>
      <w:r>
        <w:t>Identifying and finding software</w:t>
      </w:r>
    </w:p>
    <w:p w14:paraId="5156CE00" w14:textId="77777777" w:rsidR="002644D2" w:rsidRDefault="002644D2"/>
    <w:p w14:paraId="1C8B5587" w14:textId="76C724A3" w:rsidR="00A6514D" w:rsidRDefault="00A14B97">
      <w:pPr>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r w:rsidR="00AC0B51">
        <w:rPr>
          <w:rFonts w:ascii="Calibri" w:eastAsia="Calibri" w:hAnsi="Calibri" w:cs="Calibri"/>
        </w:rPr>
        <w:t xml:space="preserve">. A shown in </w:t>
      </w:r>
      <w:r w:rsidR="00E31F46">
        <w:rPr>
          <w:rFonts w:ascii="Calibri" w:eastAsia="Calibri" w:hAnsi="Calibri" w:cs="Calibri"/>
        </w:rPr>
        <w:fldChar w:fldCharType="begin"/>
      </w:r>
      <w:r w:rsidR="00E31F46">
        <w:rPr>
          <w:rFonts w:ascii="Calibri" w:eastAsia="Calibri" w:hAnsi="Calibri" w:cs="Calibri"/>
        </w:rPr>
        <w:instrText xml:space="preserve"> REF _Ref283889633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8</w:t>
      </w:r>
      <w:r w:rsidR="00E31F46">
        <w:rPr>
          <w:rFonts w:ascii="Calibri" w:eastAsia="Calibri" w:hAnsi="Calibri" w:cs="Calibri"/>
        </w:rPr>
        <w:fldChar w:fldCharType="end"/>
      </w:r>
      <w:r w:rsidR="00AC0B51">
        <w:rPr>
          <w:rFonts w:ascii="Calibri" w:eastAsia="Calibri" w:hAnsi="Calibri" w:cs="Calibri"/>
        </w:rPr>
        <w:t xml:space="preserve">, </w:t>
      </w:r>
      <w:r w:rsidR="00E23B3A">
        <w:rPr>
          <w:rFonts w:ascii="Calibri" w:eastAsia="Calibri" w:hAnsi="Calibri" w:cs="Calibri"/>
        </w:rPr>
        <w:t>overall 93% of the software was identifiable (</w:t>
      </w:r>
      <w:r w:rsidR="0098288A" w:rsidRPr="0098288A">
        <w:rPr>
          <w:rFonts w:ascii="Calibri" w:eastAsia="Calibri" w:hAnsi="Calibri" w:cs="Calibri"/>
        </w:rPr>
        <w:t>95% CI: 0.88–0.96</w:t>
      </w:r>
      <w:r w:rsidR="00E23B3A">
        <w:rPr>
          <w:rFonts w:ascii="Calibri" w:eastAsia="Calibri" w:hAnsi="Calibri" w:cs="Calibri"/>
        </w:rPr>
        <w:t>) and 86% provided enough information for us to find the software online (</w:t>
      </w:r>
      <w:r w:rsidR="0098288A" w:rsidRPr="0098288A">
        <w:rPr>
          <w:rFonts w:ascii="Calibri" w:eastAsia="Calibri" w:hAnsi="Calibri" w:cs="Calibri"/>
        </w:rPr>
        <w:t>95% CI: 0.80–0.90</w:t>
      </w:r>
      <w:r w:rsidR="00E23B3A">
        <w:rPr>
          <w:rFonts w:ascii="Calibri" w:eastAsia="Calibri" w:hAnsi="Calibri" w:cs="Calibri"/>
        </w:rPr>
        <w:t>), however, this means that at least 1 in 10 software packages mentioned in papers are simply not providing sufficient information to find the software package. Some 77% (</w:t>
      </w:r>
      <w:r w:rsidR="0098288A" w:rsidRPr="0098288A">
        <w:rPr>
          <w:rFonts w:ascii="Calibri" w:eastAsia="Calibri" w:hAnsi="Calibri" w:cs="Calibri"/>
        </w:rPr>
        <w:t>95% CI: 0.70–0.83</w:t>
      </w:r>
      <w:r w:rsidR="00E23B3A">
        <w:rPr>
          <w:rFonts w:ascii="Calibri" w:eastAsia="Calibri" w:hAnsi="Calibri" w:cs="Calibri"/>
        </w:rPr>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pPr>
        <w:rPr>
          <w:rFonts w:ascii="Calibri" w:eastAsia="Calibri" w:hAnsi="Calibri" w:cs="Calibri"/>
        </w:rPr>
      </w:pPr>
      <w:r>
        <w:rPr>
          <w:rFonts w:ascii="Calibri" w:eastAsia="Calibri" w:hAnsi="Calibri" w:cs="Calibri"/>
        </w:rPr>
        <w:t>Information on specific versions was much less frequently provided.  Overall, only 28% provided version information (</w:t>
      </w:r>
      <w:r w:rsidR="00490BBF" w:rsidRPr="00490BBF">
        <w:rPr>
          <w:rFonts w:ascii="Calibri" w:eastAsia="Calibri" w:hAnsi="Calibri" w:cs="Calibri"/>
        </w:rPr>
        <w:t>95% CI: 0.22–0.35</w:t>
      </w:r>
      <w:r>
        <w:rPr>
          <w:rFonts w:ascii="Calibri" w:eastAsia="Calibri" w:hAnsi="Calibri" w:cs="Calibri"/>
        </w:rPr>
        <w:t xml:space="preserve">). Yet many of those projects did not provide access to earlier versions meaning that only in 5% of cases </w:t>
      </w:r>
      <w:r w:rsidR="00EF3030">
        <w:rPr>
          <w:rFonts w:ascii="Calibri" w:eastAsia="Calibri" w:hAnsi="Calibri" w:cs="Calibri"/>
        </w:rPr>
        <w:t xml:space="preserve">(10 </w:t>
      </w:r>
      <w:r w:rsidR="006B09F7">
        <w:rPr>
          <w:rFonts w:ascii="Calibri" w:eastAsia="Calibri" w:hAnsi="Calibri" w:cs="Calibri"/>
        </w:rPr>
        <w:t xml:space="preserve">actual </w:t>
      </w:r>
      <w:r w:rsidR="00EF3030">
        <w:rPr>
          <w:rFonts w:ascii="Calibri" w:eastAsia="Calibri" w:hAnsi="Calibri" w:cs="Calibri"/>
        </w:rPr>
        <w:t xml:space="preserve">combinations of articles and software) </w:t>
      </w:r>
      <w:r>
        <w:rPr>
          <w:rFonts w:ascii="Calibri" w:eastAsia="Calibri" w:hAnsi="Calibri" w:cs="Calibri"/>
        </w:rPr>
        <w:t xml:space="preserve">were we able to find the specific versions of </w:t>
      </w:r>
      <w:r w:rsidR="00F32184">
        <w:rPr>
          <w:rFonts w:ascii="Calibri" w:eastAsia="Calibri" w:hAnsi="Calibri" w:cs="Calibri"/>
        </w:rPr>
        <w:t>software</w:t>
      </w:r>
      <w:r>
        <w:rPr>
          <w:rFonts w:ascii="Calibri" w:eastAsia="Calibri" w:hAnsi="Calibri" w:cs="Calibri"/>
        </w:rPr>
        <w:t xml:space="preserve"> mentioned in papers (</w:t>
      </w:r>
      <w:r w:rsidR="00490BBF" w:rsidRPr="00490BBF">
        <w:rPr>
          <w:rFonts w:ascii="Calibri" w:eastAsia="Calibri" w:hAnsi="Calibri" w:cs="Calibri"/>
        </w:rPr>
        <w:t>95% CI: 0.03–0.10</w:t>
      </w:r>
      <w:r>
        <w:rPr>
          <w:rFonts w:ascii="Calibri" w:eastAsia="Calibri" w:hAnsi="Calibri" w:cs="Calibri"/>
        </w:rPr>
        <w:t>).</w:t>
      </w:r>
    </w:p>
    <w:p w14:paraId="5B0E5467" w14:textId="77777777" w:rsidR="008D4848" w:rsidRDefault="008D4848">
      <w:pPr>
        <w:rPr>
          <w:rFonts w:ascii="Calibri" w:eastAsia="Calibri" w:hAnsi="Calibri" w:cs="Calibri"/>
        </w:rPr>
      </w:pPr>
    </w:p>
    <w:p w14:paraId="4FC8D619" w14:textId="66CA5F63" w:rsidR="008D4848" w:rsidRPr="008D4848" w:rsidRDefault="008D4848">
      <w:pPr>
        <w:rPr>
          <w:rFonts w:ascii="Calibri" w:eastAsia="Calibri" w:hAnsi="Calibri" w:cs="Calibri"/>
          <w:b/>
        </w:rPr>
      </w:pPr>
      <w:r w:rsidRPr="008D4848">
        <w:rPr>
          <w:rFonts w:ascii="Calibri" w:eastAsia="Calibri" w:hAnsi="Calibri" w:cs="Calibri"/>
          <w:b/>
        </w:rPr>
        <w:t>Insert Figure 8 about here.</w:t>
      </w:r>
    </w:p>
    <w:p w14:paraId="2DE6D4C1" w14:textId="01A078DE" w:rsidR="00E31F46" w:rsidRDefault="00E31F46" w:rsidP="00E31F46">
      <w:pPr>
        <w:keepNext/>
      </w:pPr>
    </w:p>
    <w:p w14:paraId="40CD8856" w14:textId="1213212C" w:rsidR="00E23B3A" w:rsidRDefault="00E23B3A">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CBA3ECA" w:rsidR="00E31F46" w:rsidRDefault="00E31F46" w:rsidP="00E31F46">
      <w:pPr>
        <w:keepNext/>
      </w:pPr>
    </w:p>
    <w:p w14:paraId="19BC2D8D" w14:textId="4F0C4D5B" w:rsidR="00A6514D" w:rsidRPr="008D4848" w:rsidRDefault="008D4848">
      <w:pPr>
        <w:rPr>
          <w:rFonts w:ascii="Calibri" w:eastAsia="Calibri" w:hAnsi="Calibri" w:cs="Calibri"/>
          <w:b/>
        </w:rPr>
      </w:pPr>
      <w:r w:rsidRPr="008D4848">
        <w:rPr>
          <w:rFonts w:ascii="Calibri" w:eastAsia="Calibri" w:hAnsi="Calibri" w:cs="Calibri"/>
          <w:b/>
        </w:rPr>
        <w:t>Insert Figure 9 about here.</w:t>
      </w:r>
    </w:p>
    <w:p w14:paraId="25B5EB30" w14:textId="77777777" w:rsidR="008D4848" w:rsidRDefault="008D4848">
      <w:pPr>
        <w:rPr>
          <w:rFonts w:ascii="Calibri" w:eastAsia="Calibri" w:hAnsi="Calibri" w:cs="Calibri"/>
        </w:rPr>
      </w:pPr>
    </w:p>
    <w:p w14:paraId="019DCB1F" w14:textId="15FCE96C" w:rsidR="00916B2C" w:rsidRDefault="00916B2C">
      <w:pPr>
        <w:rPr>
          <w:rFonts w:ascii="Calibri" w:eastAsia="Calibri" w:hAnsi="Calibri" w:cs="Calibri"/>
        </w:rPr>
      </w:pPr>
      <w:r>
        <w:rPr>
          <w:rFonts w:ascii="Calibri" w:eastAsia="Calibri" w:hAnsi="Calibri" w:cs="Calibri"/>
        </w:rPr>
        <w:t xml:space="preserve">We sought to understand </w:t>
      </w:r>
      <w:r w:rsidR="00191850">
        <w:rPr>
          <w:rFonts w:ascii="Calibri" w:eastAsia="Calibri" w:hAnsi="Calibri" w:cs="Calibri"/>
        </w:rPr>
        <w:t>our</w:t>
      </w:r>
      <w:r>
        <w:rPr>
          <w:rFonts w:ascii="Calibri" w:eastAsia="Calibri" w:hAnsi="Calibri" w:cs="Calibri"/>
        </w:rPr>
        <w:t xml:space="preserve"> findings in more detail by examining whether different ways of mentioning software were more likely to perform each function of citation.  We illustrate this in </w:t>
      </w:r>
      <w:r w:rsidR="00796EF5">
        <w:rPr>
          <w:rFonts w:ascii="Calibri" w:eastAsia="Calibri" w:hAnsi="Calibri" w:cs="Calibri"/>
        </w:rPr>
        <w:fldChar w:fldCharType="begin"/>
      </w:r>
      <w:r w:rsidR="00796EF5">
        <w:rPr>
          <w:rFonts w:ascii="Calibri" w:eastAsia="Calibri" w:hAnsi="Calibri" w:cs="Calibri"/>
        </w:rPr>
        <w:instrText xml:space="preserve"> REF _Ref283889701 \h </w:instrText>
      </w:r>
      <w:r w:rsidR="00796EF5">
        <w:rPr>
          <w:rFonts w:ascii="Calibri" w:eastAsia="Calibri" w:hAnsi="Calibri" w:cs="Calibri"/>
        </w:rPr>
      </w:r>
      <w:r w:rsidR="00796EF5">
        <w:rPr>
          <w:rFonts w:ascii="Calibri" w:eastAsia="Calibri" w:hAnsi="Calibri" w:cs="Calibri"/>
        </w:rPr>
        <w:fldChar w:fldCharType="separate"/>
      </w:r>
      <w:r w:rsidR="00796EF5">
        <w:t xml:space="preserve">Figure </w:t>
      </w:r>
      <w:r w:rsidR="00796EF5">
        <w:rPr>
          <w:noProof/>
        </w:rPr>
        <w:t>10</w:t>
      </w:r>
      <w:r w:rsidR="00796EF5">
        <w:rPr>
          <w:rFonts w:ascii="Calibri" w:eastAsia="Calibri" w:hAnsi="Calibri" w:cs="Calibri"/>
        </w:rPr>
        <w:fldChar w:fldCharType="end"/>
      </w:r>
      <w:r>
        <w:rPr>
          <w:rFonts w:ascii="Calibri" w:eastAsia="Calibri" w:hAnsi="Calibri" w:cs="Calibri"/>
        </w:rPr>
        <w:t>. For the basic functions of identification and providing the ability to find the software</w:t>
      </w:r>
      <w:r w:rsidR="00137150">
        <w:rPr>
          <w:rFonts w:ascii="Calibri" w:eastAsia="Calibri" w:hAnsi="Calibri" w:cs="Calibri"/>
        </w:rPr>
        <w:t>,</w:t>
      </w:r>
      <w:r>
        <w:rPr>
          <w:rFonts w:ascii="Calibri" w:eastAsia="Calibri" w:hAnsi="Calibri" w:cs="Calibri"/>
        </w:rPr>
        <w:t xml:space="preserve"> our data show no statistically significant differences. This analysis, however, does </w:t>
      </w:r>
      <w:r w:rsidR="00B27EF5">
        <w:rPr>
          <w:rFonts w:ascii="Calibri" w:eastAsia="Calibri" w:hAnsi="Calibri" w:cs="Calibri"/>
        </w:rPr>
        <w:t xml:space="preserve">show that mentions that are cites to publications are much less likely to include version data (only 11% do, </w:t>
      </w:r>
      <w:r w:rsidR="00191850" w:rsidRPr="00191850">
        <w:rPr>
          <w:rFonts w:ascii="Calibri" w:eastAsia="Calibri" w:hAnsi="Calibri" w:cs="Calibri"/>
        </w:rPr>
        <w:t>95% CI: 0.06–0.20</w:t>
      </w:r>
      <w:r w:rsidR="00B27EF5">
        <w:rPr>
          <w:rFonts w:ascii="Calibri" w:eastAsia="Calibri" w:hAnsi="Calibri" w:cs="Calibri"/>
        </w:rPr>
        <w:t>). Similarly the issues with not providing any credit information appear to be almost entire</w:t>
      </w:r>
      <w:r w:rsidR="00137150">
        <w:rPr>
          <w:rFonts w:ascii="Calibri" w:eastAsia="Calibri" w:hAnsi="Calibri" w:cs="Calibri"/>
        </w:rPr>
        <w:t xml:space="preserve">ly driven by informal mentions: </w:t>
      </w:r>
      <w:r w:rsidR="00B27EF5">
        <w:rPr>
          <w:rFonts w:ascii="Calibri" w:eastAsia="Calibri" w:hAnsi="Calibri" w:cs="Calibri"/>
        </w:rPr>
        <w:t>only 43%</w:t>
      </w:r>
      <w:r w:rsidR="00137150">
        <w:rPr>
          <w:rFonts w:ascii="Calibri" w:eastAsia="Calibri" w:hAnsi="Calibri" w:cs="Calibri"/>
        </w:rPr>
        <w:t xml:space="preserve"> do (</w:t>
      </w:r>
      <w:r w:rsidR="00191850" w:rsidRPr="00191850">
        <w:rPr>
          <w:rFonts w:ascii="Calibri" w:eastAsia="Calibri" w:hAnsi="Calibri" w:cs="Calibri"/>
        </w:rPr>
        <w:t>95% CI: 0.31–0.56</w:t>
      </w:r>
      <w:r w:rsidR="00B27EF5">
        <w:rPr>
          <w:rFonts w:ascii="Calibri" w:eastAsia="Calibri" w:hAnsi="Calibri" w:cs="Calibri"/>
        </w:rPr>
        <w:t>), while both the like instrument and cite to publication categories all provide at least some credit information</w:t>
      </w:r>
      <w:r w:rsidR="00426BED">
        <w:rPr>
          <w:rFonts w:ascii="Calibri" w:eastAsia="Calibri" w:hAnsi="Calibri" w:cs="Calibri"/>
        </w:rPr>
        <w:t xml:space="preserve"> (although see discussion below)</w:t>
      </w:r>
      <w:r w:rsidR="00B27EF5">
        <w:rPr>
          <w:rFonts w:ascii="Calibri" w:eastAsia="Calibri" w:hAnsi="Calibri" w:cs="Calibri"/>
        </w:rPr>
        <w:t>.</w:t>
      </w:r>
    </w:p>
    <w:p w14:paraId="0E19CB63" w14:textId="77777777" w:rsidR="008D4848" w:rsidRDefault="008D4848">
      <w:pPr>
        <w:rPr>
          <w:rFonts w:ascii="Calibri" w:eastAsia="Calibri" w:hAnsi="Calibri" w:cs="Calibri"/>
        </w:rPr>
      </w:pPr>
    </w:p>
    <w:p w14:paraId="0E9C4526" w14:textId="1C156E6A" w:rsidR="008D4848" w:rsidRPr="008D4848" w:rsidRDefault="008D4848">
      <w:pPr>
        <w:rPr>
          <w:rFonts w:ascii="Calibri" w:eastAsia="Calibri" w:hAnsi="Calibri" w:cs="Calibri"/>
          <w:b/>
        </w:rPr>
      </w:pPr>
      <w:r w:rsidRPr="008D4848">
        <w:rPr>
          <w:rFonts w:ascii="Calibri" w:eastAsia="Calibri" w:hAnsi="Calibri" w:cs="Calibri"/>
          <w:b/>
        </w:rPr>
        <w:t>Insert Figure 10 about here</w:t>
      </w:r>
    </w:p>
    <w:p w14:paraId="7DF58143" w14:textId="26006963" w:rsidR="00E31F46" w:rsidRDefault="00E31F46" w:rsidP="00E31F46">
      <w:pPr>
        <w:keepNext/>
      </w:pPr>
    </w:p>
    <w:p w14:paraId="511771BC" w14:textId="77777777" w:rsidR="002644D2" w:rsidRDefault="00A14B97">
      <w:pPr>
        <w:pStyle w:val="Heading1"/>
        <w:widowControl w:val="0"/>
        <w:contextualSpacing w:val="0"/>
      </w:pPr>
      <w:bookmarkStart w:id="14" w:name="h.6pf4bxslsw60" w:colFirst="0" w:colLast="0"/>
      <w:bookmarkStart w:id="15" w:name="h.205c39kaboy1" w:colFirst="0" w:colLast="0"/>
      <w:bookmarkEnd w:id="14"/>
      <w:bookmarkEnd w:id="15"/>
      <w:r>
        <w:t>Discussion</w:t>
      </w:r>
    </w:p>
    <w:p w14:paraId="0B730C65" w14:textId="77777777" w:rsidR="002644D2" w:rsidRDefault="002644D2">
      <w:pPr>
        <w:widowControl w:val="0"/>
      </w:pPr>
    </w:p>
    <w:p w14:paraId="57AF4306" w14:textId="2E44DF7B" w:rsidR="002644D2" w:rsidRDefault="00A14B97">
      <w:pPr>
        <w:widowControl w:val="0"/>
      </w:pPr>
      <w:r>
        <w:t xml:space="preserve">The evidence presented in this paper clearly shows that the practices of </w:t>
      </w:r>
      <w:r w:rsidR="001536AC">
        <w:t xml:space="preserve">mentioning </w:t>
      </w:r>
      <w:r>
        <w:t>software are diverse</w:t>
      </w:r>
      <w:r w:rsidR="00884AFB">
        <w:t>, with substantial issues 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77777777" w:rsidR="002644D2" w:rsidRDefault="00A14B97">
      <w:pPr>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widowControl w:val="0"/>
      </w:pPr>
    </w:p>
    <w:p w14:paraId="69CE9A91" w14:textId="236725C6" w:rsidR="002644D2" w:rsidRDefault="00A14B97">
      <w:pPr>
        <w:widowControl w:val="0"/>
      </w:pPr>
      <w:r>
        <w:t xml:space="preserve">While almost all mentions allow for identification of the software discussed, but 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ability to find a particular version is more important, and only </w:t>
      </w:r>
      <w:r w:rsidR="007F75FA">
        <w:t>between 22 and 35%</w:t>
      </w:r>
      <w:r>
        <w:t xml:space="preserve"> of software mentions provide that information; moreover only </w:t>
      </w:r>
      <w:r w:rsidR="007F75FA">
        <w:t xml:space="preserve">between 2 and 10% </w:t>
      </w:r>
      <w:r>
        <w:t>of cases can that specific version be found</w:t>
      </w:r>
      <w:r w:rsidR="007F75FA">
        <w:t xml:space="preserve"> (meaning that 9 out of 10 times a specific version cannot be found)</w:t>
      </w:r>
      <w:r>
        <w:t>.</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05F317CC" w14:textId="36C8D10B" w:rsidR="002644D2" w:rsidRDefault="00A14B9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in any form,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59E492F2" w14:textId="77777777" w:rsidR="002644D2" w:rsidRDefault="002644D2">
      <w:pPr>
        <w:widowControl w:val="0"/>
      </w:pPr>
    </w:p>
    <w:p w14:paraId="30E643B4" w14:textId="77777777" w:rsidR="002644D2" w:rsidRDefault="00A14B97">
      <w:pPr>
        <w:pStyle w:val="Heading2"/>
        <w:widowControl w:val="0"/>
        <w:contextualSpacing w:val="0"/>
      </w:pPr>
      <w:bookmarkStart w:id="16" w:name="h.19ksdyujm55t" w:colFirst="0" w:colLast="0"/>
      <w:bookmarkEnd w:id="16"/>
      <w:r>
        <w:t>What is to be done?</w:t>
      </w:r>
    </w:p>
    <w:p w14:paraId="0CC0188D" w14:textId="77777777" w:rsidR="002644D2" w:rsidRDefault="002644D2">
      <w:pPr>
        <w:widowControl w:val="0"/>
      </w:pPr>
    </w:p>
    <w:p w14:paraId="407A89A0" w14:textId="32769267"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findability (</w:t>
      </w:r>
      <w:r w:rsidR="00472357">
        <w:t xml:space="preserve">including </w:t>
      </w:r>
      <w:r>
        <w:t xml:space="preserve">at the level of specific versions) as well as giving credit in a manner that motivates excellent software work.  Yet </w:t>
      </w:r>
      <w:r>
        <w:lastRenderedPageBreak/>
        <w:t>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26A93FCB" w:rsidR="002644D2" w:rsidRPr="00C12D99" w:rsidRDefault="00A14B97">
      <w:pPr>
        <w:widowControl w:val="0"/>
      </w:pPr>
      <w:r w:rsidRPr="00C12D99">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6C3DB2">
        <w:instrText xml:space="preserve"> ADDIN ZOTERO_ITEM CSL_CITATION {"citationID":"24i3dl8jkj","properties":{"formattedCitation":"(Earth Sciences Information Partner, 2012)","plainCitation":"(Earth Sciences Information Partner,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arth Sciences Information Partner","given":""}],"issued":{"date-parts":[["2012"]]}}}],"schema":"https://github.com/citation-style-language/schema/raw/master/csl-citation.json"} </w:instrText>
      </w:r>
      <w:r w:rsidR="00CD371A" w:rsidRPr="00C12D99">
        <w:fldChar w:fldCharType="separate"/>
      </w:r>
      <w:r w:rsidR="006C3DB2">
        <w:rPr>
          <w:noProof/>
        </w:rPr>
        <w:t>(Earth Sciences Information Partner,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55237C">
        <w:instrText xml:space="preserve"> ADDIN ZOTERO_ITEM CSL_CITATION {"citationID":"2ioj8upb8v","properties":{"formattedCitation":"(Purcell, 2014)","plainCitation":"(Purcell, 2014)"},"citationItems":[{"id":3392,"uris":["http://zotero.org/users/59249/items/8QRJC2DW"],"uri":["http://zotero.org/users/59249/items/8QRJC2DW"],"itemData":{"id":3392,"type":"article-magazine","title":"Tool developed at CERN makes software citation easier","container-title":"International Science Grid This Week","author":[{"family":"Purcell","given":"Andrew"}],"issued":{"date-parts":[["2014",3,5]]}}}],"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r w:rsidR="00F97010">
        <w:t>strata</w:t>
      </w:r>
      <w:r w:rsidRPr="000E7ECF">
        <w:t xml:space="preserve">s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740D2904" w:rsidR="003D3577" w:rsidRDefault="00A14B97">
      <w:pPr>
        <w:widowControl w:val="0"/>
      </w:pPr>
      <w:r>
        <w:rPr>
          <w:b/>
        </w:rPr>
        <w:t>Improving crediting.</w:t>
      </w:r>
      <w:r>
        <w:t xml:space="preserve"> As with identification and findability, authors appear committed to providing information about the origins of software</w:t>
      </w:r>
      <w:r w:rsidR="00BC2FEE">
        <w:t xml:space="preserve">. </w:t>
      </w:r>
      <w:r w:rsidR="006833C6">
        <w:t xml:space="preserve">As discussed above, for authors seeking to make scientific contributions credit is vital; it may be less so for those selling their software </w:t>
      </w:r>
      <w:r w:rsidR="006833C6">
        <w:lastRenderedPageBreak/>
        <w:t xml:space="preserve">(although those writing software relevant to science may also value involvement in science, keeping costs low for scientific us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2451F0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s.</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actually credits those who have provided the functionality; indeed a desire to be recognized might encourage authors of software to avoid having their code integrated.</w:t>
      </w:r>
    </w:p>
    <w:p w14:paraId="645DCFFE" w14:textId="77777777" w:rsidR="002644D2" w:rsidRDefault="002644D2">
      <w:pPr>
        <w:widowControl w:val="0"/>
      </w:pPr>
    </w:p>
    <w:p w14:paraId="7E0139A8" w14:textId="09636A1E" w:rsidR="002644D2" w:rsidRDefault="00A14B97">
      <w:pPr>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75E9D13A" w:rsidR="002644D2" w:rsidRDefault="00A14B97">
      <w:pPr>
        <w:widowControl w:val="0"/>
      </w:pPr>
      <w:r>
        <w:t>One approach achievable in the short term is for projects themselves to specify the manner in which they would like to be mentioned</w:t>
      </w:r>
      <w:r w:rsidR="009D6777">
        <w:t>; with journals or styles providing “fall-back” guidelines to be used when the software does not</w:t>
      </w:r>
      <w:r w:rsidR="00094F9F">
        <w:t>.</w:t>
      </w:r>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 xml:space="preserve">were mentioned in 15 articles, resulting in 31 </w:t>
      </w:r>
      <w:r w:rsidR="00531E23">
        <w:lastRenderedPageBreak/>
        <w:t>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196CF6FB"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attribution notices in the code, and the original BSD license required acknowledgement of the University of California; the Open Source Initiative approves</w:t>
      </w:r>
      <w:r w:rsidR="00C643C6">
        <w:t xml:space="preserve"> licenses requiring attribution, such as </w:t>
      </w:r>
      <w:r>
        <w:t>the “Common Public Attribution License” used for the code behind Reddit</w:t>
      </w:r>
      <w:r w:rsidR="00C103FE">
        <w:t xml:space="preserve"> </w:t>
      </w:r>
      <w:r w:rsidR="00C643C6">
        <w:fldChar w:fldCharType="begin"/>
      </w:r>
      <w:r w:rsidR="00F401E9">
        <w:instrText xml:space="preserve"> ADDIN ZOTERO_ITEM CSL_CITATION {"citationID":"jYhKQEX1","properties":{"formattedCitation":"(Wilson, 2008)","plainCitation":"(Wilson, 2008)"},"citationItems":[{"id":3556,"uris":["http://zotero.org/users/59249/items/RXTS3ZT9"],"uri":["http://zotero.org/users/59249/items/RXTS3ZT9"],"itemData":{"id":3556,"type":"webpage","title":"Common Public Attribution License - An Overview","URL":"http://oss-watch.ac.uk/resources/cpal","author":[{"family":"Wilson","given":"Rowan"}],"issued":{"date-parts":[["2008"]]},"accessed":{"date-parts":[["2015",2,12]]}}}],"schema":"https://github.com/citation-style-language/schema/raw/master/csl-citation.json"} </w:instrText>
      </w:r>
      <w:r w:rsidR="00C643C6">
        <w:fldChar w:fldCharType="separate"/>
      </w:r>
      <w:r w:rsidR="00F401E9">
        <w:rPr>
          <w:noProof/>
        </w:rPr>
        <w:t>(Wilson, 2008)</w:t>
      </w:r>
      <w:r w:rsidR="00C643C6">
        <w:fldChar w:fldCharType="end"/>
      </w:r>
      <w:r>
        <w:t>. All Creative Commons licenses require attribution (other than the Public Domain Dedication, CC0) as a condition of use, and the project provides guidelines on appropriate forms of attribution, including tools to automate attributions</w:t>
      </w:r>
      <w:r w:rsidR="00C103FE">
        <w:t xml:space="preserve"> </w:t>
      </w:r>
      <w:r w:rsidR="00F401E9">
        <w:fldChar w:fldCharType="begin"/>
      </w:r>
      <w:r w:rsidR="00F401E9">
        <w:instrText xml:space="preserve"> ADDIN ZOTERO_ITEM CSL_CITATION {"citationID":"FaS1eaOS","properties":{"formattedCitation":"(see Creative Commons, 2014)","plainCitation":"(see Creative Commons, 2014)"},"citationItems":[{"id":3554,"uris":["http://zotero.org/users/59249/items/DSGGZZD8"],"uri":["http://zotero.org/users/59249/items/DSGGZZD8"],"itemData":{"id":3554,"type":"webpage","title":"Best practices for attribution - CC Wiki","URL":"https://wiki.creativecommons.org/Best_practices_for_attribution","author":[{"family":"Creative Commons","given":""}],"issued":{"date-parts":[["2014"]]},"accessed":{"date-parts":[["2015",2,12]]}},"prefix":"see "}],"schema":"https://github.com/citation-style-language/schema/raw/master/csl-citation.json"} </w:instrText>
      </w:r>
      <w:r w:rsidR="00F401E9">
        <w:fldChar w:fldCharType="separate"/>
      </w:r>
      <w:r w:rsidR="00F401E9">
        <w:rPr>
          <w:noProof/>
        </w:rPr>
        <w:t>(see Creative Commons, 2014)</w:t>
      </w:r>
      <w:r w:rsidR="00F401E9">
        <w:fldChar w:fldCharType="end"/>
      </w:r>
      <w:r w:rsidR="00C103FE">
        <w:t xml:space="preserve">. </w:t>
      </w:r>
      <w:r>
        <w:t>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61219BBD"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54995A56"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8F49EB">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w:t>
      </w:r>
      <w:r>
        <w:lastRenderedPageBreak/>
        <w:t xml:space="preserve">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widowControl w:val="0"/>
      </w:pPr>
    </w:p>
    <w:p w14:paraId="0D484BBC" w14:textId="77777777" w:rsidR="002644D2" w:rsidRDefault="00A14B97" w:rsidP="00472D5B">
      <w:r>
        <w:t>In fact, much of the question of accessibility depends not on the actions of authors of papers that use the software, but on the behavior of a much larger group, including software component 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17" w:name="h.4xrdh6tylsr7" w:colFirst="0" w:colLast="0"/>
      <w:bookmarkEnd w:id="17"/>
      <w:r>
        <w:t>Conclusion and Future research</w:t>
      </w:r>
    </w:p>
    <w:p w14:paraId="64E5EA33" w14:textId="77777777" w:rsidR="002644D2" w:rsidRDefault="002644D2">
      <w:pPr>
        <w:widowControl w:val="0"/>
      </w:pPr>
    </w:p>
    <w:p w14:paraId="63568157" w14:textId="2C67527C" w:rsidR="002644D2" w:rsidRDefault="00A14B97">
      <w:pPr>
        <w:widowControl w:val="0"/>
      </w:pPr>
      <w:r>
        <w:t xml:space="preserve">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w:t>
      </w:r>
      <w:r>
        <w:lastRenderedPageBreak/>
        <w:t>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4538F943"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their eventual formation into standards</w:t>
      </w:r>
      <w:r>
        <w:t>.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choose not to mention software they have used at all</w:t>
      </w:r>
      <w:r w:rsidR="0049595D">
        <w:t>.</w:t>
      </w:r>
      <w:r w:rsidR="00373743">
        <w:t>.</w:t>
      </w:r>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widowControl w:val="0"/>
      </w:pPr>
    </w:p>
    <w:p w14:paraId="6883DD3C" w14:textId="77777777" w:rsidR="002644D2" w:rsidRDefault="00A14B97">
      <w:pPr>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02C13D31" w14:textId="29BE7B2C" w:rsidR="000825E7" w:rsidRPr="000825E7" w:rsidRDefault="000825E7">
      <w:pPr>
        <w:widowControl w:val="0"/>
      </w:pPr>
      <w:r>
        <w:t xml:space="preserve">The full dataset and analysis code for this paper is available online at </w:t>
      </w:r>
      <w:r w:rsidRPr="000A5048">
        <w:t>https://github.com/jameshowison/softcite/</w:t>
      </w:r>
      <w:r>
        <w:t xml:space="preserve">. This version was commit </w:t>
      </w:r>
      <w:r w:rsidR="00370B76" w:rsidRPr="00370B76">
        <w:t>1083cf02015aa070c55fcb19b5616c5731efa541</w:t>
      </w:r>
      <w:r w:rsidR="00370B76">
        <w:t xml:space="preserve"> </w:t>
      </w:r>
      <w:bookmarkStart w:id="18" w:name="_GoBack"/>
      <w:bookmarkEnd w:id="18"/>
      <w:r w:rsidR="00D95E19">
        <w:t>or tag vR2</w:t>
      </w:r>
      <w:r>
        <w:t>.</w:t>
      </w:r>
    </w:p>
    <w:p w14:paraId="4A553DDE" w14:textId="77777777" w:rsidR="000825E7" w:rsidRDefault="000825E7">
      <w:pPr>
        <w:widowControl w:val="0"/>
        <w:rPr>
          <w:b/>
        </w:rPr>
      </w:pPr>
    </w:p>
    <w:p w14:paraId="502C20BA" w14:textId="7797C663" w:rsidR="0055218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rsidR="0055237C">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jena team, </w:t>
      </w:r>
      <w:r w:rsidRPr="00F80336">
        <w:t>https://jena.apache.org/about_jena/team.html</w:t>
      </w:r>
      <w:r>
        <w:t xml:space="preserve">) and the spin framework </w:t>
      </w:r>
      <w:r w:rsidR="00A05BE6">
        <w:t xml:space="preserve">(version 1.4.0) </w:t>
      </w:r>
      <w:r>
        <w:t>(</w:t>
      </w:r>
      <w:r w:rsidRPr="00F80336">
        <w:t>http://spinrdf.org/spin.html</w:t>
      </w:r>
      <w:r>
        <w:t xml:space="preserve">, written by </w:t>
      </w:r>
      <w:r w:rsidRPr="00F80336">
        <w:t>Holger Knublauch</w:t>
      </w:r>
      <w:r w:rsidR="00A05BE6">
        <w:t xml:space="preserve">), supported by the Hamcrest Library (version 1.3) and JUnit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rrdf library </w:t>
      </w:r>
      <w:r>
        <w:fldChar w:fldCharType="begin"/>
      </w:r>
      <w:r w:rsidR="00D31008">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DOI":"10.7287/peerj.preprints.185v1","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dplyr </w:t>
      </w:r>
      <w:r w:rsidR="00575A5F">
        <w:t xml:space="preserve">(version 0.2.0.99) </w:t>
      </w:r>
      <w:r>
        <w:t xml:space="preserve">and reshape2 </w:t>
      </w:r>
      <w:r w:rsidR="00575A5F">
        <w:t xml:space="preserve">(version 1.4) </w:t>
      </w:r>
      <w:r>
        <w:t>R libraries, both written by Hadley Wickham.</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Default="00860880" w:rsidP="00860880">
      <w:pPr>
        <w:widowControl w:val="0"/>
      </w:pPr>
      <w:r>
        <w:t>This material is based upon work supported by the National Science Foundation under Grant No. SMA-1064209.</w:t>
      </w:r>
    </w:p>
    <w:p w14:paraId="25CB39D0" w14:textId="4F925361" w:rsidR="002644D2" w:rsidRDefault="002644D2" w:rsidP="00552186">
      <w:pPr>
        <w:widowControl w:val="0"/>
      </w:pP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6D9FDE00" w14:textId="77777777" w:rsidR="000825E7" w:rsidRPr="000825E7" w:rsidRDefault="00E67384" w:rsidP="000825E7">
      <w:pPr>
        <w:pStyle w:val="Bibliography"/>
        <w:rPr>
          <w:color w:val="auto"/>
        </w:rPr>
      </w:pPr>
      <w:r w:rsidRPr="006822D4">
        <w:rPr>
          <w:szCs w:val="22"/>
        </w:rPr>
        <w:fldChar w:fldCharType="begin"/>
      </w:r>
      <w:r w:rsidR="000825E7">
        <w:rPr>
          <w:szCs w:val="22"/>
        </w:rPr>
        <w:instrText xml:space="preserve"> ADDIN ZOTERO_BIBL {"custom":[]} CSL_BIBLIOGRAPHY </w:instrText>
      </w:r>
      <w:r w:rsidRPr="006822D4">
        <w:rPr>
          <w:szCs w:val="22"/>
        </w:rPr>
        <w:fldChar w:fldCharType="separate"/>
      </w:r>
      <w:r w:rsidR="000825E7" w:rsidRPr="000825E7">
        <w:rPr>
          <w:color w:val="auto"/>
        </w:rPr>
        <w:t xml:space="preserve">Altman, M., &amp; King, G. (2007). A proposed standard for the scholarly citation of quantitative data. </w:t>
      </w:r>
      <w:r w:rsidR="000825E7" w:rsidRPr="000825E7">
        <w:rPr>
          <w:i/>
          <w:iCs/>
          <w:color w:val="auto"/>
        </w:rPr>
        <w:t>D-Lib Magazine</w:t>
      </w:r>
      <w:r w:rsidR="000825E7" w:rsidRPr="000825E7">
        <w:rPr>
          <w:color w:val="auto"/>
        </w:rPr>
        <w:t xml:space="preserve">, </w:t>
      </w:r>
      <w:r w:rsidR="000825E7" w:rsidRPr="000825E7">
        <w:rPr>
          <w:i/>
          <w:iCs/>
          <w:color w:val="auto"/>
        </w:rPr>
        <w:t>13</w:t>
      </w:r>
      <w:r w:rsidR="000825E7" w:rsidRPr="000825E7">
        <w:rPr>
          <w:color w:val="auto"/>
        </w:rPr>
        <w:t>(3/4).</w:t>
      </w:r>
    </w:p>
    <w:p w14:paraId="291497D1" w14:textId="77777777" w:rsidR="000825E7" w:rsidRPr="000825E7" w:rsidRDefault="000825E7" w:rsidP="000825E7">
      <w:pPr>
        <w:pStyle w:val="Bibliography"/>
        <w:rPr>
          <w:color w:val="auto"/>
        </w:rPr>
      </w:pPr>
      <w:r w:rsidRPr="000825E7">
        <w:rPr>
          <w:color w:val="auto"/>
        </w:rPr>
        <w:t xml:space="preserve">Borgman, C. L., Wallis, J. C., &amp; Mayernik, M. S. (2012). Who’s Got the Data? Interdependencies in Science and Technology Collaborations. </w:t>
      </w:r>
      <w:r w:rsidRPr="000825E7">
        <w:rPr>
          <w:i/>
          <w:iCs/>
          <w:color w:val="auto"/>
        </w:rPr>
        <w:t>Computer Supported Cooperative Work (CSCW)</w:t>
      </w:r>
      <w:r w:rsidRPr="000825E7">
        <w:rPr>
          <w:color w:val="auto"/>
        </w:rPr>
        <w:t xml:space="preserve">, </w:t>
      </w:r>
      <w:r w:rsidRPr="000825E7">
        <w:rPr>
          <w:i/>
          <w:iCs/>
          <w:color w:val="auto"/>
        </w:rPr>
        <w:t>21</w:t>
      </w:r>
      <w:r w:rsidRPr="000825E7">
        <w:rPr>
          <w:color w:val="auto"/>
        </w:rPr>
        <w:t>(6), 485–523. doi:10.1007/s10606-012-9169-z</w:t>
      </w:r>
    </w:p>
    <w:p w14:paraId="16110379" w14:textId="77777777" w:rsidR="000825E7" w:rsidRPr="000825E7" w:rsidRDefault="000825E7" w:rsidP="000825E7">
      <w:pPr>
        <w:pStyle w:val="Bibliography"/>
        <w:rPr>
          <w:color w:val="auto"/>
        </w:rPr>
      </w:pPr>
      <w:r w:rsidRPr="000825E7">
        <w:rPr>
          <w:color w:val="auto"/>
        </w:rPr>
        <w:t xml:space="preserve">Bradford, S. C. (1934). Sources of Information on Specific Subjects. </w:t>
      </w:r>
      <w:r w:rsidRPr="000825E7">
        <w:rPr>
          <w:i/>
          <w:iCs/>
          <w:color w:val="auto"/>
        </w:rPr>
        <w:t>Engineering</w:t>
      </w:r>
      <w:r w:rsidRPr="000825E7">
        <w:rPr>
          <w:color w:val="auto"/>
        </w:rPr>
        <w:t xml:space="preserve">, </w:t>
      </w:r>
      <w:r w:rsidRPr="000825E7">
        <w:rPr>
          <w:i/>
          <w:iCs/>
          <w:color w:val="auto"/>
        </w:rPr>
        <w:t>137</w:t>
      </w:r>
      <w:r w:rsidRPr="000825E7">
        <w:rPr>
          <w:color w:val="auto"/>
        </w:rPr>
        <w:t>, 85–86.</w:t>
      </w:r>
    </w:p>
    <w:p w14:paraId="25BEE491" w14:textId="77777777" w:rsidR="000825E7" w:rsidRPr="000825E7" w:rsidRDefault="000825E7" w:rsidP="000825E7">
      <w:pPr>
        <w:pStyle w:val="Bibliography"/>
        <w:rPr>
          <w:color w:val="auto"/>
        </w:rPr>
      </w:pPr>
      <w:r w:rsidRPr="000825E7">
        <w:rPr>
          <w:color w:val="auto"/>
        </w:rPr>
        <w:t xml:space="preserve">Brookes, B. C. (1985). “Sources of information on specific subjects” by S.C. Bradford. </w:t>
      </w:r>
      <w:r w:rsidRPr="000825E7">
        <w:rPr>
          <w:i/>
          <w:iCs/>
          <w:color w:val="auto"/>
        </w:rPr>
        <w:t>Journal of Information Science</w:t>
      </w:r>
      <w:r w:rsidRPr="000825E7">
        <w:rPr>
          <w:color w:val="auto"/>
        </w:rPr>
        <w:t xml:space="preserve">, </w:t>
      </w:r>
      <w:r w:rsidRPr="000825E7">
        <w:rPr>
          <w:i/>
          <w:iCs/>
          <w:color w:val="auto"/>
        </w:rPr>
        <w:t>10</w:t>
      </w:r>
      <w:r w:rsidRPr="000825E7">
        <w:rPr>
          <w:color w:val="auto"/>
        </w:rPr>
        <w:t>(4), 173–175. doi:10.1177/016555158501000406</w:t>
      </w:r>
    </w:p>
    <w:p w14:paraId="27535D94" w14:textId="77777777" w:rsidR="000825E7" w:rsidRPr="000825E7" w:rsidRDefault="000825E7" w:rsidP="000825E7">
      <w:pPr>
        <w:pStyle w:val="Bibliography"/>
        <w:rPr>
          <w:color w:val="auto"/>
        </w:rPr>
      </w:pPr>
      <w:r w:rsidRPr="000825E7">
        <w:rPr>
          <w:color w:val="auto"/>
        </w:rPr>
        <w:t xml:space="preserve">Byrt, T., Bishop, J., &amp; Carlin, J. B. (1993). Bias, prevalence and kappa. </w:t>
      </w:r>
      <w:r w:rsidRPr="000825E7">
        <w:rPr>
          <w:i/>
          <w:iCs/>
          <w:color w:val="auto"/>
        </w:rPr>
        <w:t>Journal of Clinical Epidemiology</w:t>
      </w:r>
      <w:r w:rsidRPr="000825E7">
        <w:rPr>
          <w:color w:val="auto"/>
        </w:rPr>
        <w:t xml:space="preserve">, </w:t>
      </w:r>
      <w:r w:rsidRPr="000825E7">
        <w:rPr>
          <w:i/>
          <w:iCs/>
          <w:color w:val="auto"/>
        </w:rPr>
        <w:t>46</w:t>
      </w:r>
      <w:r w:rsidRPr="000825E7">
        <w:rPr>
          <w:color w:val="auto"/>
        </w:rPr>
        <w:t>(5), 423–429. doi:10.1016/0895-4356(93)90018-V</w:t>
      </w:r>
    </w:p>
    <w:p w14:paraId="4439B482" w14:textId="77777777" w:rsidR="000825E7" w:rsidRPr="000825E7" w:rsidRDefault="000825E7" w:rsidP="000825E7">
      <w:pPr>
        <w:pStyle w:val="Bibliography"/>
        <w:rPr>
          <w:color w:val="auto"/>
        </w:rPr>
      </w:pPr>
      <w:r w:rsidRPr="000825E7">
        <w:rPr>
          <w:color w:val="auto"/>
        </w:rPr>
        <w:t xml:space="preserve">Cano, V. (1989). Citation behavior: Classification, utility, and location. </w:t>
      </w:r>
      <w:r w:rsidRPr="000825E7">
        <w:rPr>
          <w:i/>
          <w:iCs/>
          <w:color w:val="auto"/>
        </w:rPr>
        <w:t>Journal of the American Society for Information Science</w:t>
      </w:r>
      <w:r w:rsidRPr="000825E7">
        <w:rPr>
          <w:color w:val="auto"/>
        </w:rPr>
        <w:t xml:space="preserve">, </w:t>
      </w:r>
      <w:r w:rsidRPr="000825E7">
        <w:rPr>
          <w:i/>
          <w:iCs/>
          <w:color w:val="auto"/>
        </w:rPr>
        <w:t>40</w:t>
      </w:r>
      <w:r w:rsidRPr="000825E7">
        <w:rPr>
          <w:color w:val="auto"/>
        </w:rPr>
        <w:t>(4), 284–290.</w:t>
      </w:r>
    </w:p>
    <w:p w14:paraId="74CEAC7A" w14:textId="77777777" w:rsidR="000825E7" w:rsidRPr="000825E7" w:rsidRDefault="000825E7" w:rsidP="000825E7">
      <w:pPr>
        <w:pStyle w:val="Bibliography"/>
        <w:rPr>
          <w:color w:val="auto"/>
        </w:rPr>
      </w:pPr>
      <w:r w:rsidRPr="000825E7">
        <w:rPr>
          <w:color w:val="auto"/>
        </w:rPr>
        <w:t xml:space="preserve">CODATA-ICSTI Task Group on Data Citation Standards and Practices. (2013). Out of cite, out of mind: The current state of practice, policy, and technology for the citation of data. </w:t>
      </w:r>
      <w:r w:rsidRPr="000825E7">
        <w:rPr>
          <w:i/>
          <w:iCs/>
          <w:color w:val="auto"/>
        </w:rPr>
        <w:t>Data Science Journal</w:t>
      </w:r>
      <w:r w:rsidRPr="000825E7">
        <w:rPr>
          <w:color w:val="auto"/>
        </w:rPr>
        <w:t xml:space="preserve">, </w:t>
      </w:r>
      <w:r w:rsidRPr="000825E7">
        <w:rPr>
          <w:i/>
          <w:iCs/>
          <w:color w:val="auto"/>
        </w:rPr>
        <w:t>12</w:t>
      </w:r>
      <w:r w:rsidRPr="000825E7">
        <w:rPr>
          <w:color w:val="auto"/>
        </w:rPr>
        <w:t>(September).</w:t>
      </w:r>
    </w:p>
    <w:p w14:paraId="37BBA893" w14:textId="77777777" w:rsidR="000825E7" w:rsidRPr="000825E7" w:rsidRDefault="000825E7" w:rsidP="000825E7">
      <w:pPr>
        <w:pStyle w:val="Bibliography"/>
        <w:rPr>
          <w:color w:val="auto"/>
        </w:rPr>
      </w:pPr>
      <w:r w:rsidRPr="000825E7">
        <w:rPr>
          <w:color w:val="auto"/>
        </w:rPr>
        <w:t>Creative Commons. (2014). Best practices for attribution - CC Wiki. Retrieved February 12, 2015, from https://wiki.creativecommons.org/Best_practices_for_attribution</w:t>
      </w:r>
    </w:p>
    <w:p w14:paraId="353EEABE" w14:textId="77777777" w:rsidR="000825E7" w:rsidRPr="000825E7" w:rsidRDefault="000825E7" w:rsidP="000825E7">
      <w:pPr>
        <w:pStyle w:val="Bibliography"/>
        <w:rPr>
          <w:color w:val="auto"/>
        </w:rPr>
      </w:pPr>
      <w:r w:rsidRPr="000825E7">
        <w:rPr>
          <w:color w:val="auto"/>
        </w:rPr>
        <w:t xml:space="preserve">Earth Sciences Information Partner. (2012). Data Citation Guidelines for Data Providers and Archives. </w:t>
      </w:r>
      <w:r w:rsidRPr="000825E7">
        <w:rPr>
          <w:i/>
          <w:iCs/>
          <w:color w:val="auto"/>
        </w:rPr>
        <w:t>ESIP Working Document</w:t>
      </w:r>
      <w:r w:rsidRPr="000825E7">
        <w:rPr>
          <w:color w:val="auto"/>
        </w:rPr>
        <w:t>. doi:10.7269/P34F1NNJ</w:t>
      </w:r>
    </w:p>
    <w:p w14:paraId="49C03E9C" w14:textId="77777777" w:rsidR="000825E7" w:rsidRPr="000825E7" w:rsidRDefault="000825E7" w:rsidP="000825E7">
      <w:pPr>
        <w:pStyle w:val="Bibliography"/>
        <w:rPr>
          <w:color w:val="auto"/>
        </w:rPr>
      </w:pPr>
      <w:r w:rsidRPr="000825E7">
        <w:rPr>
          <w:color w:val="auto"/>
        </w:rPr>
        <w:t>Edwards, P. N., Jackson, S. J., Chalmers, M. K., Bowker, G. C., Borgman, C. L., Ribes, D., … Calvert, S. (2013). Knowledge Infrastructures: Intellectual Frameworks and Research Challenges. doi:2027.42/97552</w:t>
      </w:r>
    </w:p>
    <w:p w14:paraId="6F2EBA5D" w14:textId="77777777" w:rsidR="000825E7" w:rsidRPr="000825E7" w:rsidRDefault="000825E7" w:rsidP="000825E7">
      <w:pPr>
        <w:pStyle w:val="Bibliography"/>
        <w:rPr>
          <w:color w:val="auto"/>
        </w:rPr>
      </w:pPr>
      <w:r w:rsidRPr="000825E7">
        <w:rPr>
          <w:color w:val="auto"/>
        </w:rPr>
        <w:lastRenderedPageBreak/>
        <w:t xml:space="preserve">Gambardella, A., &amp; Hall, B. H. (2006). Proprietary versus public domain licensing of software and research products. </w:t>
      </w:r>
      <w:r w:rsidRPr="000825E7">
        <w:rPr>
          <w:i/>
          <w:iCs/>
          <w:color w:val="auto"/>
        </w:rPr>
        <w:t>Research Policy</w:t>
      </w:r>
      <w:r w:rsidRPr="000825E7">
        <w:rPr>
          <w:color w:val="auto"/>
        </w:rPr>
        <w:t xml:space="preserve">, </w:t>
      </w:r>
      <w:r w:rsidRPr="000825E7">
        <w:rPr>
          <w:i/>
          <w:iCs/>
          <w:color w:val="auto"/>
        </w:rPr>
        <w:t>35</w:t>
      </w:r>
      <w:r w:rsidRPr="000825E7">
        <w:rPr>
          <w:color w:val="auto"/>
        </w:rPr>
        <w:t>(6), 875–892. doi:10.1016/j.respol.2006.04.004</w:t>
      </w:r>
    </w:p>
    <w:p w14:paraId="6EB07DDD" w14:textId="77777777" w:rsidR="000825E7" w:rsidRPr="000825E7" w:rsidRDefault="000825E7" w:rsidP="000825E7">
      <w:pPr>
        <w:pStyle w:val="Bibliography"/>
        <w:rPr>
          <w:color w:val="auto"/>
        </w:rPr>
      </w:pPr>
      <w:r w:rsidRPr="000825E7">
        <w:rPr>
          <w:color w:val="auto"/>
        </w:rPr>
        <w:t>Gamer, M., Lemon, J., Singh, P., &amp; Fellows, I. (2012). irr: Various Coefficients of Interrater Reliability and Agreement. Retrieved June 18, 2014, from http://CRAN.R-project.org/package=irr</w:t>
      </w:r>
    </w:p>
    <w:p w14:paraId="03D97FB3" w14:textId="77777777" w:rsidR="000825E7" w:rsidRPr="000825E7" w:rsidRDefault="000825E7" w:rsidP="000825E7">
      <w:pPr>
        <w:pStyle w:val="Bibliography"/>
        <w:rPr>
          <w:color w:val="auto"/>
        </w:rPr>
      </w:pPr>
      <w:r w:rsidRPr="000825E7">
        <w:rPr>
          <w:color w:val="auto"/>
        </w:rPr>
        <w:t xml:space="preserve">Goble, C., Roure, D. D., &amp; Bechhofer, S. (2013). Accelerating Scientists’ Knowledge Turns. In A. Fred, J. L. G. Dietz, K. Liu, &amp; J. Filipe (Eds.), </w:t>
      </w:r>
      <w:r w:rsidRPr="000825E7">
        <w:rPr>
          <w:i/>
          <w:iCs/>
          <w:color w:val="auto"/>
        </w:rPr>
        <w:t>Knowledge Discovery, Knowledge Engineering and Knowledge Management</w:t>
      </w:r>
      <w:r w:rsidRPr="000825E7">
        <w:rPr>
          <w:color w:val="auto"/>
        </w:rPr>
        <w:t xml:space="preserve"> (pp. 3–25). Springer Berlin Heidelberg.</w:t>
      </w:r>
    </w:p>
    <w:p w14:paraId="4A04A59B" w14:textId="77777777" w:rsidR="000825E7" w:rsidRPr="000825E7" w:rsidRDefault="000825E7" w:rsidP="000825E7">
      <w:pPr>
        <w:pStyle w:val="Bibliography"/>
        <w:rPr>
          <w:color w:val="auto"/>
        </w:rPr>
      </w:pPr>
      <w:r w:rsidRPr="000825E7">
        <w:rPr>
          <w:color w:val="auto"/>
        </w:rPr>
        <w:t xml:space="preserve">Goh, D., &amp; Ng, P. (2007). Link decay in leading information science journals. </w:t>
      </w:r>
      <w:r w:rsidRPr="000825E7">
        <w:rPr>
          <w:i/>
          <w:iCs/>
          <w:color w:val="auto"/>
        </w:rPr>
        <w:t>Journal of the American Society for Information Science and Technology</w:t>
      </w:r>
      <w:r w:rsidRPr="000825E7">
        <w:rPr>
          <w:color w:val="auto"/>
        </w:rPr>
        <w:t xml:space="preserve">, </w:t>
      </w:r>
      <w:r w:rsidRPr="000825E7">
        <w:rPr>
          <w:i/>
          <w:iCs/>
          <w:color w:val="auto"/>
        </w:rPr>
        <w:t>58</w:t>
      </w:r>
      <w:r w:rsidRPr="000825E7">
        <w:rPr>
          <w:color w:val="auto"/>
        </w:rPr>
        <w:t>(2002), 15–24. doi:10.1002/asi.20513</w:t>
      </w:r>
    </w:p>
    <w:p w14:paraId="2F521243" w14:textId="77777777" w:rsidR="000825E7" w:rsidRPr="000825E7" w:rsidRDefault="000825E7" w:rsidP="000825E7">
      <w:pPr>
        <w:pStyle w:val="Bibliography"/>
        <w:rPr>
          <w:color w:val="auto"/>
        </w:rPr>
      </w:pPr>
      <w:r w:rsidRPr="000825E7">
        <w:rPr>
          <w:color w:val="auto"/>
        </w:rPr>
        <w:t xml:space="preserve">Hope, A. C. (1968). A simplified Monte Carlo significance test procedure. </w:t>
      </w:r>
      <w:r w:rsidRPr="000825E7">
        <w:rPr>
          <w:i/>
          <w:iCs/>
          <w:color w:val="auto"/>
        </w:rPr>
        <w:t>Journal of the Royal Statistical Society. Series B (Methodological)</w:t>
      </w:r>
      <w:r w:rsidRPr="000825E7">
        <w:rPr>
          <w:color w:val="auto"/>
        </w:rPr>
        <w:t xml:space="preserve">, </w:t>
      </w:r>
      <w:r w:rsidRPr="000825E7">
        <w:rPr>
          <w:i/>
          <w:iCs/>
          <w:color w:val="auto"/>
        </w:rPr>
        <w:t>30</w:t>
      </w:r>
      <w:r w:rsidRPr="000825E7">
        <w:rPr>
          <w:color w:val="auto"/>
        </w:rPr>
        <w:t>(3), 582–598.</w:t>
      </w:r>
    </w:p>
    <w:p w14:paraId="7A935DD7" w14:textId="77777777" w:rsidR="000825E7" w:rsidRPr="000825E7" w:rsidRDefault="000825E7" w:rsidP="000825E7">
      <w:pPr>
        <w:pStyle w:val="Bibliography"/>
        <w:rPr>
          <w:color w:val="auto"/>
        </w:rPr>
      </w:pPr>
      <w:r w:rsidRPr="000825E7">
        <w:rPr>
          <w:color w:val="auto"/>
        </w:rPr>
        <w:t xml:space="preserve">Howison, J., &amp; Herbsleb, J. D. (2011). Scientific software production: incentives and collaboration. In </w:t>
      </w:r>
      <w:r w:rsidRPr="000825E7">
        <w:rPr>
          <w:i/>
          <w:iCs/>
          <w:color w:val="auto"/>
        </w:rPr>
        <w:t>Proceedings of the ACM Conference on Computer Supported Cooperative Work</w:t>
      </w:r>
      <w:r w:rsidRPr="000825E7">
        <w:rPr>
          <w:color w:val="auto"/>
        </w:rPr>
        <w:t xml:space="preserve"> (pp. 513–522). Hangzhou, China. doi:10.1145/1958824.1958904</w:t>
      </w:r>
    </w:p>
    <w:p w14:paraId="02840894" w14:textId="77777777" w:rsidR="000825E7" w:rsidRPr="000825E7" w:rsidRDefault="000825E7" w:rsidP="000825E7">
      <w:pPr>
        <w:pStyle w:val="Bibliography"/>
        <w:rPr>
          <w:color w:val="auto"/>
        </w:rPr>
      </w:pPr>
      <w:r w:rsidRPr="000825E7">
        <w:rPr>
          <w:color w:val="auto"/>
        </w:rPr>
        <w:t xml:space="preserve">Howison, J., &amp; Herbsleb, J. D. (2013). Incentives and integration in scientific software production. In </w:t>
      </w:r>
      <w:r w:rsidRPr="000825E7">
        <w:rPr>
          <w:i/>
          <w:iCs/>
          <w:color w:val="auto"/>
        </w:rPr>
        <w:t>Proceedings of the ACM Conference on Computer Supported Cooperative Work</w:t>
      </w:r>
      <w:r w:rsidRPr="000825E7">
        <w:rPr>
          <w:color w:val="auto"/>
        </w:rPr>
        <w:t xml:space="preserve"> (pp. 459–470). San Antonio, TX. doi:10.1145/2441776.2441828</w:t>
      </w:r>
    </w:p>
    <w:p w14:paraId="1E49D8D4" w14:textId="77777777" w:rsidR="000825E7" w:rsidRPr="000825E7" w:rsidRDefault="000825E7" w:rsidP="000825E7">
      <w:pPr>
        <w:pStyle w:val="Bibliography"/>
        <w:rPr>
          <w:color w:val="auto"/>
        </w:rPr>
      </w:pPr>
      <w:r w:rsidRPr="000825E7">
        <w:rPr>
          <w:color w:val="auto"/>
        </w:rPr>
        <w:t xml:space="preserve">Ince, D. C., Hatton, L., &amp; Graham-Cumming, J. (2012). The case for open computer programs. </w:t>
      </w:r>
      <w:r w:rsidRPr="000825E7">
        <w:rPr>
          <w:i/>
          <w:iCs/>
          <w:color w:val="auto"/>
        </w:rPr>
        <w:t>Nature</w:t>
      </w:r>
      <w:r w:rsidRPr="000825E7">
        <w:rPr>
          <w:color w:val="auto"/>
        </w:rPr>
        <w:t xml:space="preserve">, </w:t>
      </w:r>
      <w:r w:rsidRPr="000825E7">
        <w:rPr>
          <w:i/>
          <w:iCs/>
          <w:color w:val="auto"/>
        </w:rPr>
        <w:t>482</w:t>
      </w:r>
      <w:r w:rsidRPr="000825E7">
        <w:rPr>
          <w:color w:val="auto"/>
        </w:rPr>
        <w:t>(7386), 485–488. doi:10.1038/nature10836</w:t>
      </w:r>
    </w:p>
    <w:p w14:paraId="1210064D" w14:textId="77777777" w:rsidR="000825E7" w:rsidRPr="000825E7" w:rsidRDefault="000825E7" w:rsidP="000825E7">
      <w:pPr>
        <w:pStyle w:val="Bibliography"/>
        <w:rPr>
          <w:color w:val="auto"/>
        </w:rPr>
      </w:pPr>
      <w:r w:rsidRPr="000825E7">
        <w:rPr>
          <w:color w:val="auto"/>
        </w:rPr>
        <w:t xml:space="preserve">Katz, D. S. (2014). Transitive Credit as a Means to Address Social and Technological Concerns Stemming from Citation and Attribution of Digital Products. </w:t>
      </w:r>
      <w:r w:rsidRPr="000825E7">
        <w:rPr>
          <w:i/>
          <w:iCs/>
          <w:color w:val="auto"/>
        </w:rPr>
        <w:t>Journal of Open Research Software</w:t>
      </w:r>
      <w:r w:rsidRPr="000825E7">
        <w:rPr>
          <w:color w:val="auto"/>
        </w:rPr>
        <w:t xml:space="preserve">, </w:t>
      </w:r>
      <w:r w:rsidRPr="000825E7">
        <w:rPr>
          <w:i/>
          <w:iCs/>
          <w:color w:val="auto"/>
        </w:rPr>
        <w:t>2</w:t>
      </w:r>
      <w:r w:rsidRPr="000825E7">
        <w:rPr>
          <w:color w:val="auto"/>
        </w:rPr>
        <w:t>(1), e20. doi:10.5334/jors.be</w:t>
      </w:r>
    </w:p>
    <w:p w14:paraId="0BCE74D1" w14:textId="77777777" w:rsidR="000825E7" w:rsidRPr="000825E7" w:rsidRDefault="000825E7" w:rsidP="000825E7">
      <w:pPr>
        <w:pStyle w:val="Bibliography"/>
        <w:rPr>
          <w:color w:val="auto"/>
        </w:rPr>
      </w:pPr>
      <w:r w:rsidRPr="000825E7">
        <w:rPr>
          <w:color w:val="auto"/>
        </w:rPr>
        <w:lastRenderedPageBreak/>
        <w:t xml:space="preserve">Katz, D. S., Choi, S.-C. T., Lapp, H., Maheshwari, K., Löffler, F., Turk, M., … Venters, C. (2014). Summary of the First Workshop on Sustainable Software for Science: Practice and Experiences (WSSSPE1). </w:t>
      </w:r>
      <w:r w:rsidRPr="000825E7">
        <w:rPr>
          <w:i/>
          <w:iCs/>
          <w:color w:val="auto"/>
        </w:rPr>
        <w:t>Journal of Open Research Software</w:t>
      </w:r>
      <w:r w:rsidRPr="000825E7">
        <w:rPr>
          <w:color w:val="auto"/>
        </w:rPr>
        <w:t xml:space="preserve">, </w:t>
      </w:r>
      <w:r w:rsidRPr="000825E7">
        <w:rPr>
          <w:i/>
          <w:iCs/>
          <w:color w:val="auto"/>
        </w:rPr>
        <w:t>2</w:t>
      </w:r>
      <w:r w:rsidRPr="000825E7">
        <w:rPr>
          <w:color w:val="auto"/>
        </w:rPr>
        <w:t>(1). doi:10.5334/jors.an</w:t>
      </w:r>
    </w:p>
    <w:p w14:paraId="0A643C49" w14:textId="77777777" w:rsidR="000825E7" w:rsidRPr="000825E7" w:rsidRDefault="000825E7" w:rsidP="000825E7">
      <w:pPr>
        <w:pStyle w:val="Bibliography"/>
        <w:rPr>
          <w:color w:val="auto"/>
        </w:rPr>
      </w:pPr>
      <w:r w:rsidRPr="000825E7">
        <w:rPr>
          <w:color w:val="auto"/>
        </w:rPr>
        <w:t xml:space="preserve">King, G. (1995). Replication, Replication. </w:t>
      </w:r>
      <w:r w:rsidRPr="000825E7">
        <w:rPr>
          <w:i/>
          <w:iCs/>
          <w:color w:val="auto"/>
        </w:rPr>
        <w:t>Political Science &amp; Politics</w:t>
      </w:r>
      <w:r w:rsidRPr="000825E7">
        <w:rPr>
          <w:color w:val="auto"/>
        </w:rPr>
        <w:t xml:space="preserve">, </w:t>
      </w:r>
      <w:r w:rsidRPr="000825E7">
        <w:rPr>
          <w:i/>
          <w:iCs/>
          <w:color w:val="auto"/>
        </w:rPr>
        <w:t>28</w:t>
      </w:r>
      <w:r w:rsidRPr="000825E7">
        <w:rPr>
          <w:color w:val="auto"/>
        </w:rPr>
        <w:t>, 444–452.</w:t>
      </w:r>
    </w:p>
    <w:p w14:paraId="42698580" w14:textId="77777777" w:rsidR="000825E7" w:rsidRPr="000825E7" w:rsidRDefault="000825E7" w:rsidP="000825E7">
      <w:pPr>
        <w:pStyle w:val="Bibliography"/>
        <w:rPr>
          <w:color w:val="auto"/>
        </w:rPr>
      </w:pPr>
      <w:r w:rsidRPr="000825E7">
        <w:rPr>
          <w:color w:val="auto"/>
        </w:rPr>
        <w:t xml:space="preserve">Klein, M., Van de Sompel, H., Sanderson, R., Shankar, H., Balakireva, L., Zhou, K., &amp; Tobin, R. (2014). Scholarly Context Not Found: One in Five Articles Suffers from Reference Rot. </w:t>
      </w:r>
      <w:r w:rsidRPr="000825E7">
        <w:rPr>
          <w:i/>
          <w:iCs/>
          <w:color w:val="auto"/>
        </w:rPr>
        <w:t>PLoS ONE</w:t>
      </w:r>
      <w:r w:rsidRPr="000825E7">
        <w:rPr>
          <w:color w:val="auto"/>
        </w:rPr>
        <w:t xml:space="preserve">, </w:t>
      </w:r>
      <w:r w:rsidRPr="000825E7">
        <w:rPr>
          <w:i/>
          <w:iCs/>
          <w:color w:val="auto"/>
        </w:rPr>
        <w:t>9</w:t>
      </w:r>
      <w:r w:rsidRPr="000825E7">
        <w:rPr>
          <w:color w:val="auto"/>
        </w:rPr>
        <w:t>(12), e115253. doi:10.1371/journal.pone.0115253</w:t>
      </w:r>
    </w:p>
    <w:p w14:paraId="65335631" w14:textId="77777777" w:rsidR="000825E7" w:rsidRPr="000825E7" w:rsidRDefault="000825E7" w:rsidP="000825E7">
      <w:pPr>
        <w:pStyle w:val="Bibliography"/>
        <w:rPr>
          <w:color w:val="auto"/>
        </w:rPr>
      </w:pPr>
      <w:r w:rsidRPr="000825E7">
        <w:rPr>
          <w:color w:val="auto"/>
        </w:rPr>
        <w:t xml:space="preserve">Koehler, W. (1999). An analysis of web page and web site constancy and permanence. </w:t>
      </w:r>
      <w:r w:rsidRPr="000825E7">
        <w:rPr>
          <w:i/>
          <w:iCs/>
          <w:color w:val="auto"/>
        </w:rPr>
        <w:t>Journal of the American Society for Information Science</w:t>
      </w:r>
      <w:r w:rsidRPr="000825E7">
        <w:rPr>
          <w:color w:val="auto"/>
        </w:rPr>
        <w:t xml:space="preserve">, </w:t>
      </w:r>
      <w:r w:rsidRPr="000825E7">
        <w:rPr>
          <w:i/>
          <w:iCs/>
          <w:color w:val="auto"/>
        </w:rPr>
        <w:t>50</w:t>
      </w:r>
      <w:r w:rsidRPr="000825E7">
        <w:rPr>
          <w:color w:val="auto"/>
        </w:rPr>
        <w:t>(2), 162–180. doi:10.1002/(SICI)1097-4571(1999)50:2&lt;162::AID-ASI7&gt;3.0.CO;2-B</w:t>
      </w:r>
    </w:p>
    <w:p w14:paraId="7D7E75B5" w14:textId="77777777" w:rsidR="000825E7" w:rsidRPr="000825E7" w:rsidRDefault="000825E7" w:rsidP="000825E7">
      <w:pPr>
        <w:pStyle w:val="Bibliography"/>
        <w:rPr>
          <w:color w:val="auto"/>
        </w:rPr>
      </w:pPr>
      <w:r w:rsidRPr="000825E7">
        <w:rPr>
          <w:color w:val="auto"/>
        </w:rPr>
        <w:t xml:space="preserve">Konkiel, S. (2013). Tracking citations and altmetrics for research data: Challenges and opportunities. </w:t>
      </w:r>
      <w:r w:rsidRPr="000825E7">
        <w:rPr>
          <w:i/>
          <w:iCs/>
          <w:color w:val="auto"/>
        </w:rPr>
        <w:t>Bulletin of the American Society for Information Science and Technology</w:t>
      </w:r>
      <w:r w:rsidRPr="000825E7">
        <w:rPr>
          <w:color w:val="auto"/>
        </w:rPr>
        <w:t xml:space="preserve">, </w:t>
      </w:r>
      <w:r w:rsidRPr="000825E7">
        <w:rPr>
          <w:i/>
          <w:iCs/>
          <w:color w:val="auto"/>
        </w:rPr>
        <w:t>39</w:t>
      </w:r>
      <w:r w:rsidRPr="000825E7">
        <w:rPr>
          <w:color w:val="auto"/>
        </w:rPr>
        <w:t>(6), 27–32. doi:10.1002/bult.2013.1720390610</w:t>
      </w:r>
    </w:p>
    <w:p w14:paraId="77768DC6" w14:textId="77777777" w:rsidR="000825E7" w:rsidRPr="000825E7" w:rsidRDefault="000825E7" w:rsidP="000825E7">
      <w:pPr>
        <w:pStyle w:val="Bibliography"/>
        <w:rPr>
          <w:color w:val="auto"/>
        </w:rPr>
      </w:pPr>
      <w:r w:rsidRPr="000825E7">
        <w:rPr>
          <w:color w:val="auto"/>
        </w:rPr>
        <w:t xml:space="preserve">Lawrence, S. (2001). Online or Invisible? </w:t>
      </w:r>
      <w:r w:rsidRPr="000825E7">
        <w:rPr>
          <w:i/>
          <w:iCs/>
          <w:color w:val="auto"/>
        </w:rPr>
        <w:t>Nature</w:t>
      </w:r>
      <w:r w:rsidRPr="000825E7">
        <w:rPr>
          <w:color w:val="auto"/>
        </w:rPr>
        <w:t xml:space="preserve">, </w:t>
      </w:r>
      <w:r w:rsidRPr="000825E7">
        <w:rPr>
          <w:i/>
          <w:iCs/>
          <w:color w:val="auto"/>
        </w:rPr>
        <w:t>411</w:t>
      </w:r>
      <w:r w:rsidRPr="000825E7">
        <w:rPr>
          <w:color w:val="auto"/>
        </w:rPr>
        <w:t>(6837), 521.</w:t>
      </w:r>
    </w:p>
    <w:p w14:paraId="1A29C9DC" w14:textId="77777777" w:rsidR="000825E7" w:rsidRPr="000825E7" w:rsidRDefault="000825E7" w:rsidP="000825E7">
      <w:pPr>
        <w:pStyle w:val="Bibliography"/>
        <w:rPr>
          <w:color w:val="auto"/>
        </w:rPr>
      </w:pPr>
      <w:r w:rsidRPr="000825E7">
        <w:rPr>
          <w:color w:val="auto"/>
        </w:rPr>
        <w:t xml:space="preserve">Lipetz, B. (1965). Improvement of the Selectivity of Citation Indexes to Science Literature Through Inclusion of Citation Relationship Indicators. </w:t>
      </w:r>
      <w:r w:rsidRPr="000825E7">
        <w:rPr>
          <w:i/>
          <w:iCs/>
          <w:color w:val="auto"/>
        </w:rPr>
        <w:t>American Documentation</w:t>
      </w:r>
      <w:r w:rsidRPr="000825E7">
        <w:rPr>
          <w:color w:val="auto"/>
        </w:rPr>
        <w:t xml:space="preserve">, </w:t>
      </w:r>
      <w:r w:rsidRPr="000825E7">
        <w:rPr>
          <w:i/>
          <w:iCs/>
          <w:color w:val="auto"/>
        </w:rPr>
        <w:t>16</w:t>
      </w:r>
      <w:r w:rsidRPr="000825E7">
        <w:rPr>
          <w:color w:val="auto"/>
        </w:rPr>
        <w:t>(2), 81–90.</w:t>
      </w:r>
    </w:p>
    <w:p w14:paraId="5031CA2C" w14:textId="77777777" w:rsidR="000825E7" w:rsidRPr="000825E7" w:rsidRDefault="000825E7" w:rsidP="000825E7">
      <w:pPr>
        <w:pStyle w:val="Bibliography"/>
        <w:rPr>
          <w:color w:val="auto"/>
        </w:rPr>
      </w:pPr>
      <w:r w:rsidRPr="000825E7">
        <w:rPr>
          <w:color w:val="auto"/>
        </w:rPr>
        <w:t xml:space="preserve">Mayernik, M. S. (2012). Data citation initiatives and issues. </w:t>
      </w:r>
      <w:r w:rsidRPr="000825E7">
        <w:rPr>
          <w:i/>
          <w:iCs/>
          <w:color w:val="auto"/>
        </w:rPr>
        <w:t>Bulletin of the American Society for Information Science and Technology</w:t>
      </w:r>
      <w:r w:rsidRPr="000825E7">
        <w:rPr>
          <w:color w:val="auto"/>
        </w:rPr>
        <w:t xml:space="preserve">, </w:t>
      </w:r>
      <w:r w:rsidRPr="000825E7">
        <w:rPr>
          <w:i/>
          <w:iCs/>
          <w:color w:val="auto"/>
        </w:rPr>
        <w:t>38</w:t>
      </w:r>
      <w:r w:rsidRPr="000825E7">
        <w:rPr>
          <w:color w:val="auto"/>
        </w:rPr>
        <w:t>(5), 23–28. doi:10.1002/bult.2012.1720380508</w:t>
      </w:r>
    </w:p>
    <w:p w14:paraId="2125DE3E" w14:textId="77777777" w:rsidR="000825E7" w:rsidRPr="000825E7" w:rsidRDefault="000825E7" w:rsidP="000825E7">
      <w:pPr>
        <w:pStyle w:val="Bibliography"/>
        <w:rPr>
          <w:color w:val="auto"/>
        </w:rPr>
      </w:pPr>
      <w:r w:rsidRPr="000825E7">
        <w:rPr>
          <w:color w:val="auto"/>
        </w:rPr>
        <w:t xml:space="preserve">McConahy, A., Eisenbraun, B., Howison, J., Herbsleb, J. D., &amp; Sliz, P. (2012). Techniques for Monitoring Runtime Architectures of Socio-technical Ecosystems. In </w:t>
      </w:r>
      <w:r w:rsidRPr="000825E7">
        <w:rPr>
          <w:i/>
          <w:iCs/>
          <w:color w:val="auto"/>
        </w:rPr>
        <w:t>Workshop on Data-Intensive Collaboration in Science and Engineering (CSCW 2012)</w:t>
      </w:r>
      <w:r w:rsidRPr="000825E7">
        <w:rPr>
          <w:color w:val="auto"/>
        </w:rPr>
        <w:t>.</w:t>
      </w:r>
    </w:p>
    <w:p w14:paraId="44CBA559" w14:textId="77777777" w:rsidR="000825E7" w:rsidRPr="000825E7" w:rsidRDefault="000825E7" w:rsidP="000825E7">
      <w:pPr>
        <w:pStyle w:val="Bibliography"/>
        <w:rPr>
          <w:color w:val="auto"/>
        </w:rPr>
      </w:pPr>
      <w:r w:rsidRPr="000825E7">
        <w:rPr>
          <w:color w:val="auto"/>
        </w:rPr>
        <w:t xml:space="preserve">McCullough, B. D., McGeary, K. A., &amp; Harrison, T. D. (2006). Lessons from the JMCB Archive. </w:t>
      </w:r>
      <w:r w:rsidRPr="000825E7">
        <w:rPr>
          <w:i/>
          <w:iCs/>
          <w:color w:val="auto"/>
        </w:rPr>
        <w:t>Journal of Money, Credit, and Banking</w:t>
      </w:r>
      <w:r w:rsidRPr="000825E7">
        <w:rPr>
          <w:color w:val="auto"/>
        </w:rPr>
        <w:t xml:space="preserve">, </w:t>
      </w:r>
      <w:r w:rsidRPr="000825E7">
        <w:rPr>
          <w:i/>
          <w:iCs/>
          <w:color w:val="auto"/>
        </w:rPr>
        <w:t>38</w:t>
      </w:r>
      <w:r w:rsidRPr="000825E7">
        <w:rPr>
          <w:color w:val="auto"/>
        </w:rPr>
        <w:t>(4), 1093–1107.</w:t>
      </w:r>
    </w:p>
    <w:p w14:paraId="53932358" w14:textId="77777777" w:rsidR="000825E7" w:rsidRPr="000825E7" w:rsidRDefault="000825E7" w:rsidP="000825E7">
      <w:pPr>
        <w:pStyle w:val="Bibliography"/>
        <w:rPr>
          <w:color w:val="auto"/>
        </w:rPr>
      </w:pPr>
      <w:r w:rsidRPr="000825E7">
        <w:rPr>
          <w:color w:val="auto"/>
        </w:rPr>
        <w:t xml:space="preserve">McLennan, M., &amp; Kennell, R. (2010). HUBzero: A Platform for Dissemination and Collaboration in Computational Science and Engineering. </w:t>
      </w:r>
      <w:r w:rsidRPr="000825E7">
        <w:rPr>
          <w:i/>
          <w:iCs/>
          <w:color w:val="auto"/>
        </w:rPr>
        <w:t>Computing in Science &amp; Engineering</w:t>
      </w:r>
      <w:r w:rsidRPr="000825E7">
        <w:rPr>
          <w:color w:val="auto"/>
        </w:rPr>
        <w:t xml:space="preserve">, </w:t>
      </w:r>
      <w:r w:rsidRPr="000825E7">
        <w:rPr>
          <w:i/>
          <w:iCs/>
          <w:color w:val="auto"/>
        </w:rPr>
        <w:t>12</w:t>
      </w:r>
      <w:r w:rsidRPr="000825E7">
        <w:rPr>
          <w:color w:val="auto"/>
        </w:rPr>
        <w:t>(2), 48–53. doi:10.1109/MCSE.2010.41</w:t>
      </w:r>
    </w:p>
    <w:p w14:paraId="4EBFC2E8" w14:textId="77777777" w:rsidR="000825E7" w:rsidRPr="000825E7" w:rsidRDefault="000825E7" w:rsidP="000825E7">
      <w:pPr>
        <w:pStyle w:val="Bibliography"/>
        <w:rPr>
          <w:color w:val="auto"/>
        </w:rPr>
      </w:pPr>
      <w:r w:rsidRPr="000825E7">
        <w:rPr>
          <w:color w:val="auto"/>
        </w:rPr>
        <w:t xml:space="preserve">Mooney, H., &amp; Newton, M. (2012). The Anatomy of a Data Citation: Discovery, Reuse, and Credit. </w:t>
      </w:r>
      <w:r w:rsidRPr="000825E7">
        <w:rPr>
          <w:i/>
          <w:iCs/>
          <w:color w:val="auto"/>
        </w:rPr>
        <w:t>Journal of Librarianship &amp; Scholarly Communication</w:t>
      </w:r>
      <w:r w:rsidRPr="000825E7">
        <w:rPr>
          <w:color w:val="auto"/>
        </w:rPr>
        <w:t xml:space="preserve">, </w:t>
      </w:r>
      <w:r w:rsidRPr="000825E7">
        <w:rPr>
          <w:i/>
          <w:iCs/>
          <w:color w:val="auto"/>
        </w:rPr>
        <w:t>1</w:t>
      </w:r>
      <w:r w:rsidRPr="000825E7">
        <w:rPr>
          <w:color w:val="auto"/>
        </w:rPr>
        <w:t>(1), 6.</w:t>
      </w:r>
    </w:p>
    <w:p w14:paraId="2DA51340" w14:textId="77777777" w:rsidR="000825E7" w:rsidRPr="000825E7" w:rsidRDefault="000825E7" w:rsidP="000825E7">
      <w:pPr>
        <w:pStyle w:val="Bibliography"/>
        <w:rPr>
          <w:color w:val="auto"/>
        </w:rPr>
      </w:pPr>
      <w:r w:rsidRPr="000825E7">
        <w:rPr>
          <w:color w:val="auto"/>
        </w:rPr>
        <w:t xml:space="preserve">Moravcsik, M. J., &amp; Murugesan, P. (1975). Some Results on the Function and Quality of Citations. </w:t>
      </w:r>
      <w:r w:rsidRPr="000825E7">
        <w:rPr>
          <w:i/>
          <w:iCs/>
          <w:color w:val="auto"/>
        </w:rPr>
        <w:t>Social Studies of Science</w:t>
      </w:r>
      <w:r w:rsidRPr="000825E7">
        <w:rPr>
          <w:color w:val="auto"/>
        </w:rPr>
        <w:t xml:space="preserve">, </w:t>
      </w:r>
      <w:r w:rsidRPr="000825E7">
        <w:rPr>
          <w:i/>
          <w:iCs/>
          <w:color w:val="auto"/>
        </w:rPr>
        <w:t>5</w:t>
      </w:r>
      <w:r w:rsidRPr="000825E7">
        <w:rPr>
          <w:color w:val="auto"/>
        </w:rPr>
        <w:t>(1), 86–92. doi:10.2307/284557</w:t>
      </w:r>
    </w:p>
    <w:p w14:paraId="30E05757" w14:textId="77777777" w:rsidR="000825E7" w:rsidRPr="000825E7" w:rsidRDefault="000825E7" w:rsidP="000825E7">
      <w:pPr>
        <w:pStyle w:val="Bibliography"/>
        <w:rPr>
          <w:color w:val="auto"/>
        </w:rPr>
      </w:pPr>
      <w:r w:rsidRPr="000825E7">
        <w:rPr>
          <w:color w:val="auto"/>
        </w:rPr>
        <w:t xml:space="preserve">Newcombe, R. G. (1998). Interval estimation for the difference between independent proportions: comparison of eleven methods. </w:t>
      </w:r>
      <w:r w:rsidRPr="000825E7">
        <w:rPr>
          <w:i/>
          <w:iCs/>
          <w:color w:val="auto"/>
        </w:rPr>
        <w:t>Statistics in Medicine</w:t>
      </w:r>
      <w:r w:rsidRPr="000825E7">
        <w:rPr>
          <w:color w:val="auto"/>
        </w:rPr>
        <w:t xml:space="preserve">, </w:t>
      </w:r>
      <w:r w:rsidRPr="000825E7">
        <w:rPr>
          <w:i/>
          <w:iCs/>
          <w:color w:val="auto"/>
        </w:rPr>
        <w:t>17</w:t>
      </w:r>
      <w:r w:rsidRPr="000825E7">
        <w:rPr>
          <w:color w:val="auto"/>
        </w:rPr>
        <w:t>(8), 873–890.</w:t>
      </w:r>
    </w:p>
    <w:p w14:paraId="29837D52" w14:textId="77777777" w:rsidR="000825E7" w:rsidRPr="000825E7" w:rsidRDefault="000825E7" w:rsidP="000825E7">
      <w:pPr>
        <w:pStyle w:val="Bibliography"/>
        <w:rPr>
          <w:color w:val="auto"/>
        </w:rPr>
      </w:pPr>
      <w:r w:rsidRPr="000825E7">
        <w:rPr>
          <w:color w:val="auto"/>
        </w:rPr>
        <w:t xml:space="preserve">Pham, S., &amp; Hoffmann, A. (2003). A new approach for scientific citation classification using cue phrases. </w:t>
      </w:r>
      <w:r w:rsidRPr="000825E7">
        <w:rPr>
          <w:i/>
          <w:iCs/>
          <w:color w:val="auto"/>
        </w:rPr>
        <w:t>AI 2003: Advances in Artificial Intelligence</w:t>
      </w:r>
      <w:r w:rsidRPr="000825E7">
        <w:rPr>
          <w:color w:val="auto"/>
        </w:rPr>
        <w:t>. doi:10.1007/978-3-540-24581-0_65</w:t>
      </w:r>
    </w:p>
    <w:p w14:paraId="346B8F07" w14:textId="77777777" w:rsidR="000825E7" w:rsidRPr="000825E7" w:rsidRDefault="000825E7" w:rsidP="000825E7">
      <w:pPr>
        <w:pStyle w:val="Bibliography"/>
        <w:rPr>
          <w:color w:val="auto"/>
        </w:rPr>
      </w:pPr>
      <w:r w:rsidRPr="000825E7">
        <w:rPr>
          <w:color w:val="auto"/>
        </w:rPr>
        <w:t xml:space="preserve">Piwowar, H., &amp; Priem, J. (2013). The power of altmetrics on a CV. </w:t>
      </w:r>
      <w:r w:rsidRPr="000825E7">
        <w:rPr>
          <w:i/>
          <w:iCs/>
          <w:color w:val="auto"/>
        </w:rPr>
        <w:t>Bulletin of the American Society for Information Science and Technology</w:t>
      </w:r>
      <w:r w:rsidRPr="000825E7">
        <w:rPr>
          <w:color w:val="auto"/>
        </w:rPr>
        <w:t xml:space="preserve">, </w:t>
      </w:r>
      <w:r w:rsidRPr="000825E7">
        <w:rPr>
          <w:i/>
          <w:iCs/>
          <w:color w:val="auto"/>
        </w:rPr>
        <w:t>39</w:t>
      </w:r>
      <w:r w:rsidRPr="000825E7">
        <w:rPr>
          <w:color w:val="auto"/>
        </w:rPr>
        <w:t>(4), 10–13. doi:10.1002/bult.2013.1720390405</w:t>
      </w:r>
    </w:p>
    <w:p w14:paraId="1D5ACA06" w14:textId="77777777" w:rsidR="000825E7" w:rsidRPr="000825E7" w:rsidRDefault="000825E7" w:rsidP="000825E7">
      <w:pPr>
        <w:pStyle w:val="Bibliography"/>
        <w:rPr>
          <w:color w:val="auto"/>
        </w:rPr>
      </w:pPr>
      <w:r w:rsidRPr="000825E7">
        <w:rPr>
          <w:color w:val="auto"/>
        </w:rPr>
        <w:t xml:space="preserve">Purcell, A. (2014, March 5). Tool developed at CERN makes software citation easier. </w:t>
      </w:r>
      <w:r w:rsidRPr="000825E7">
        <w:rPr>
          <w:i/>
          <w:iCs/>
          <w:color w:val="auto"/>
        </w:rPr>
        <w:t>International Science Grid This Week</w:t>
      </w:r>
      <w:r w:rsidRPr="000825E7">
        <w:rPr>
          <w:color w:val="auto"/>
        </w:rPr>
        <w:t>.</w:t>
      </w:r>
    </w:p>
    <w:p w14:paraId="3F0510C9" w14:textId="77777777" w:rsidR="000825E7" w:rsidRPr="000825E7" w:rsidRDefault="000825E7" w:rsidP="000825E7">
      <w:pPr>
        <w:pStyle w:val="Bibliography"/>
        <w:rPr>
          <w:color w:val="auto"/>
        </w:rPr>
      </w:pPr>
      <w:r w:rsidRPr="000825E7">
        <w:rPr>
          <w:color w:val="auto"/>
        </w:rPr>
        <w:t>R Development Core Team. (2009). R: A Language and Environment for Statistical Computing.</w:t>
      </w:r>
    </w:p>
    <w:p w14:paraId="4061C93C" w14:textId="77777777" w:rsidR="000825E7" w:rsidRPr="000825E7" w:rsidRDefault="000825E7" w:rsidP="000825E7">
      <w:pPr>
        <w:pStyle w:val="Bibliography"/>
        <w:rPr>
          <w:color w:val="auto"/>
        </w:rPr>
      </w:pPr>
      <w:r w:rsidRPr="000825E7">
        <w:rPr>
          <w:color w:val="auto"/>
        </w:rPr>
        <w:t xml:space="preserve">Roure, D. D., Goble, C., Aleksejevs, S., Bechhofer, S., Bhagat, J., Cruickshank, D., … Poschen, M. (2009). Towards Open Science: The myExperiment approach. </w:t>
      </w:r>
      <w:r w:rsidRPr="000825E7">
        <w:rPr>
          <w:i/>
          <w:iCs/>
          <w:color w:val="auto"/>
        </w:rPr>
        <w:t>Concurrency and Computation: Practice and Experience</w:t>
      </w:r>
      <w:r w:rsidRPr="000825E7">
        <w:rPr>
          <w:color w:val="auto"/>
        </w:rPr>
        <w:t xml:space="preserve">, </w:t>
      </w:r>
      <w:r w:rsidRPr="000825E7">
        <w:rPr>
          <w:i/>
          <w:iCs/>
          <w:color w:val="auto"/>
        </w:rPr>
        <w:t>22</w:t>
      </w:r>
      <w:r w:rsidRPr="000825E7">
        <w:rPr>
          <w:color w:val="auto"/>
        </w:rPr>
        <w:t>(17), 2335–2353.</w:t>
      </w:r>
    </w:p>
    <w:p w14:paraId="0271D0F3" w14:textId="77777777" w:rsidR="000825E7" w:rsidRPr="000825E7" w:rsidRDefault="000825E7" w:rsidP="000825E7">
      <w:pPr>
        <w:pStyle w:val="Bibliography"/>
        <w:rPr>
          <w:color w:val="auto"/>
        </w:rPr>
      </w:pPr>
      <w:r w:rsidRPr="000825E7">
        <w:rPr>
          <w:color w:val="auto"/>
        </w:rPr>
        <w:t xml:space="preserve">Science Watch. (2003). Twenty Years of Citation Superstars. </w:t>
      </w:r>
      <w:r w:rsidRPr="000825E7">
        <w:rPr>
          <w:i/>
          <w:iCs/>
          <w:color w:val="auto"/>
        </w:rPr>
        <w:t>Science Watch</w:t>
      </w:r>
      <w:r w:rsidRPr="000825E7">
        <w:rPr>
          <w:color w:val="auto"/>
        </w:rPr>
        <w:t xml:space="preserve">, </w:t>
      </w:r>
      <w:r w:rsidRPr="000825E7">
        <w:rPr>
          <w:i/>
          <w:iCs/>
          <w:color w:val="auto"/>
        </w:rPr>
        <w:t>14</w:t>
      </w:r>
      <w:r w:rsidRPr="000825E7">
        <w:rPr>
          <w:color w:val="auto"/>
        </w:rPr>
        <w:t>(5).</w:t>
      </w:r>
    </w:p>
    <w:p w14:paraId="6369BF0F" w14:textId="77777777" w:rsidR="000825E7" w:rsidRPr="000825E7" w:rsidRDefault="000825E7" w:rsidP="000825E7">
      <w:pPr>
        <w:pStyle w:val="Bibliography"/>
        <w:rPr>
          <w:color w:val="auto"/>
        </w:rPr>
      </w:pPr>
      <w:r w:rsidRPr="000825E7">
        <w:rPr>
          <w:color w:val="auto"/>
        </w:rPr>
        <w:t xml:space="preserve">Sellitto, C. (2005). The impact of impermanent Web-located citations: A study of 123 scholarly conference publications. </w:t>
      </w:r>
      <w:r w:rsidRPr="000825E7">
        <w:rPr>
          <w:i/>
          <w:iCs/>
          <w:color w:val="auto"/>
        </w:rPr>
        <w:t>Journal of the American Society for Information Science and Technology</w:t>
      </w:r>
      <w:r w:rsidRPr="000825E7">
        <w:rPr>
          <w:color w:val="auto"/>
        </w:rPr>
        <w:t xml:space="preserve">, </w:t>
      </w:r>
      <w:r w:rsidRPr="000825E7">
        <w:rPr>
          <w:i/>
          <w:iCs/>
          <w:color w:val="auto"/>
        </w:rPr>
        <w:t>56</w:t>
      </w:r>
      <w:r w:rsidRPr="000825E7">
        <w:rPr>
          <w:color w:val="auto"/>
        </w:rPr>
        <w:t>(7), 695–703. doi:10.1002/asi.20159</w:t>
      </w:r>
    </w:p>
    <w:p w14:paraId="6AD398E9" w14:textId="77777777" w:rsidR="000825E7" w:rsidRPr="000825E7" w:rsidRDefault="000825E7" w:rsidP="000825E7">
      <w:pPr>
        <w:pStyle w:val="Bibliography"/>
        <w:rPr>
          <w:color w:val="auto"/>
        </w:rPr>
      </w:pPr>
      <w:r w:rsidRPr="000825E7">
        <w:rPr>
          <w:color w:val="auto"/>
        </w:rPr>
        <w:t xml:space="preserve">Simons, N., Visser, K., &amp; Searle, S. (2013). Growing Institutional Support for Data Citation: Results of a Partnership Between Griffith University and the Australian National Data Service. </w:t>
      </w:r>
      <w:r w:rsidRPr="000825E7">
        <w:rPr>
          <w:i/>
          <w:iCs/>
          <w:color w:val="auto"/>
        </w:rPr>
        <w:t>D-Lib Magazine</w:t>
      </w:r>
      <w:r w:rsidRPr="000825E7">
        <w:rPr>
          <w:color w:val="auto"/>
        </w:rPr>
        <w:t xml:space="preserve">, </w:t>
      </w:r>
      <w:r w:rsidRPr="000825E7">
        <w:rPr>
          <w:i/>
          <w:iCs/>
          <w:color w:val="auto"/>
        </w:rPr>
        <w:t>19</w:t>
      </w:r>
      <w:r w:rsidRPr="000825E7">
        <w:rPr>
          <w:color w:val="auto"/>
        </w:rPr>
        <w:t>(11/12). doi:10.1045/november2013-simons</w:t>
      </w:r>
    </w:p>
    <w:p w14:paraId="529E1A28" w14:textId="77777777" w:rsidR="000825E7" w:rsidRPr="000825E7" w:rsidRDefault="000825E7" w:rsidP="000825E7">
      <w:pPr>
        <w:pStyle w:val="Bibliography"/>
        <w:rPr>
          <w:color w:val="auto"/>
        </w:rPr>
      </w:pPr>
      <w:r w:rsidRPr="000825E7">
        <w:rPr>
          <w:color w:val="auto"/>
        </w:rPr>
        <w:t>Stewart, C. A., Almes, G. T., &amp; Wheeler, B. C. (2010). NSF Cyberinfrastructure Software Sustainability and Reusability Workshop Report. doi:2022/6701</w:t>
      </w:r>
    </w:p>
    <w:p w14:paraId="165E3F95" w14:textId="77777777" w:rsidR="000825E7" w:rsidRPr="000825E7" w:rsidRDefault="000825E7" w:rsidP="000825E7">
      <w:pPr>
        <w:pStyle w:val="Bibliography"/>
        <w:rPr>
          <w:color w:val="auto"/>
        </w:rPr>
      </w:pPr>
      <w:r w:rsidRPr="000825E7">
        <w:rPr>
          <w:color w:val="auto"/>
        </w:rPr>
        <w:t xml:space="preserve">Stodden, V., Donoho, D., Fomel, S., Friedlander, M., Gerstein, M., LeVeque, R., … Wiggins, C. (2010). Reproducible Research. </w:t>
      </w:r>
      <w:r w:rsidRPr="000825E7">
        <w:rPr>
          <w:i/>
          <w:iCs/>
          <w:color w:val="auto"/>
        </w:rPr>
        <w:t>Computing in Science and Engineering</w:t>
      </w:r>
      <w:r w:rsidRPr="000825E7">
        <w:rPr>
          <w:color w:val="auto"/>
        </w:rPr>
        <w:t xml:space="preserve">, </w:t>
      </w:r>
      <w:r w:rsidRPr="000825E7">
        <w:rPr>
          <w:i/>
          <w:iCs/>
          <w:color w:val="auto"/>
        </w:rPr>
        <w:t>12</w:t>
      </w:r>
      <w:r w:rsidRPr="000825E7">
        <w:rPr>
          <w:color w:val="auto"/>
        </w:rPr>
        <w:t>(5), 8–13.</w:t>
      </w:r>
    </w:p>
    <w:p w14:paraId="38BA02CF" w14:textId="77777777" w:rsidR="000825E7" w:rsidRPr="000825E7" w:rsidRDefault="000825E7" w:rsidP="000825E7">
      <w:pPr>
        <w:pStyle w:val="Bibliography"/>
        <w:rPr>
          <w:color w:val="auto"/>
        </w:rPr>
      </w:pPr>
      <w:r w:rsidRPr="000825E7">
        <w:rPr>
          <w:color w:val="auto"/>
        </w:rPr>
        <w:t xml:space="preserve">Stodden, V., Guo, P., &amp; Ma, Z. (2013). Toward Reproducible Computational Research: An Empirical Analysis of Data and Code Policy Adoption by Journals. </w:t>
      </w:r>
      <w:r w:rsidRPr="000825E7">
        <w:rPr>
          <w:i/>
          <w:iCs/>
          <w:color w:val="auto"/>
        </w:rPr>
        <w:t>PLoS ONE</w:t>
      </w:r>
      <w:r w:rsidRPr="000825E7">
        <w:rPr>
          <w:color w:val="auto"/>
        </w:rPr>
        <w:t xml:space="preserve">, </w:t>
      </w:r>
      <w:r w:rsidRPr="000825E7">
        <w:rPr>
          <w:i/>
          <w:iCs/>
          <w:color w:val="auto"/>
        </w:rPr>
        <w:t>8</w:t>
      </w:r>
      <w:r w:rsidRPr="000825E7">
        <w:rPr>
          <w:color w:val="auto"/>
        </w:rPr>
        <w:t>(6), e67111. doi:10.1371/journal.pone.0067111</w:t>
      </w:r>
    </w:p>
    <w:p w14:paraId="530A8435" w14:textId="77777777" w:rsidR="000825E7" w:rsidRPr="000825E7" w:rsidRDefault="000825E7" w:rsidP="000825E7">
      <w:pPr>
        <w:pStyle w:val="Bibliography"/>
        <w:rPr>
          <w:color w:val="auto"/>
        </w:rPr>
      </w:pPr>
      <w:r w:rsidRPr="000825E7">
        <w:rPr>
          <w:color w:val="auto"/>
        </w:rPr>
        <w:t xml:space="preserve">Stodden, V., Hurlin, C., &amp; Perignon, C. (2012). RunMyCode.org: A novel dissemination and collaboration platform for executing published computational results. In </w:t>
      </w:r>
      <w:r w:rsidRPr="000825E7">
        <w:rPr>
          <w:i/>
          <w:iCs/>
          <w:color w:val="auto"/>
        </w:rPr>
        <w:t>2012 IEEE 8th International Conference on E-Science (e-Science)</w:t>
      </w:r>
      <w:r w:rsidRPr="000825E7">
        <w:rPr>
          <w:color w:val="auto"/>
        </w:rPr>
        <w:t xml:space="preserve"> (pp. 1–8). doi:10.1109/eScience.2012.6404455</w:t>
      </w:r>
    </w:p>
    <w:p w14:paraId="557ECA42" w14:textId="77777777" w:rsidR="000825E7" w:rsidRPr="000825E7" w:rsidRDefault="000825E7" w:rsidP="000825E7">
      <w:pPr>
        <w:pStyle w:val="Bibliography"/>
        <w:rPr>
          <w:color w:val="auto"/>
        </w:rPr>
      </w:pPr>
      <w:r w:rsidRPr="000825E7">
        <w:rPr>
          <w:color w:val="auto"/>
        </w:rPr>
        <w:t xml:space="preserve">Strijkers, R., Cushing, R., Vasyunin, D., de Laat, C., Belloum, A. S. Z., &amp; Meijer, R. (2011). Toward Executable Scientiﬁc Publications. </w:t>
      </w:r>
      <w:r w:rsidRPr="000825E7">
        <w:rPr>
          <w:i/>
          <w:iCs/>
          <w:color w:val="auto"/>
        </w:rPr>
        <w:t>Procedia Computer Science</w:t>
      </w:r>
      <w:r w:rsidRPr="000825E7">
        <w:rPr>
          <w:color w:val="auto"/>
        </w:rPr>
        <w:t xml:space="preserve">, </w:t>
      </w:r>
      <w:r w:rsidRPr="000825E7">
        <w:rPr>
          <w:i/>
          <w:iCs/>
          <w:color w:val="auto"/>
        </w:rPr>
        <w:t>4</w:t>
      </w:r>
      <w:r w:rsidRPr="000825E7">
        <w:rPr>
          <w:color w:val="auto"/>
        </w:rPr>
        <w:t>, 707–715. doi:10.1016/j.procs.2011.04.074</w:t>
      </w:r>
    </w:p>
    <w:p w14:paraId="7C221A1E" w14:textId="77777777" w:rsidR="000825E7" w:rsidRPr="000825E7" w:rsidRDefault="000825E7" w:rsidP="000825E7">
      <w:pPr>
        <w:pStyle w:val="Bibliography"/>
        <w:rPr>
          <w:color w:val="auto"/>
        </w:rPr>
      </w:pPr>
      <w:r w:rsidRPr="000825E7">
        <w:rPr>
          <w:color w:val="auto"/>
        </w:rPr>
        <w:t xml:space="preserve">Teufel, S., Siddharthan, A., &amp; Tidhar, D. (2006). Automatic Classification of Citation Function. In </w:t>
      </w:r>
      <w:r w:rsidRPr="000825E7">
        <w:rPr>
          <w:i/>
          <w:iCs/>
          <w:color w:val="auto"/>
        </w:rPr>
        <w:t>Proceedings of the 2006 Conference on Empirical Methods in Natural Language Processing</w:t>
      </w:r>
      <w:r w:rsidRPr="000825E7">
        <w:rPr>
          <w:color w:val="auto"/>
        </w:rPr>
        <w:t xml:space="preserve"> (pp. 103–110). Stroudsburg, PA, USA: Association for Computational Linguistics. doi:10.3115/1610075.1610091</w:t>
      </w:r>
    </w:p>
    <w:p w14:paraId="4350F06D" w14:textId="77777777" w:rsidR="000825E7" w:rsidRPr="000825E7" w:rsidRDefault="000825E7" w:rsidP="000825E7">
      <w:pPr>
        <w:pStyle w:val="Bibliography"/>
        <w:rPr>
          <w:color w:val="auto"/>
        </w:rPr>
      </w:pPr>
      <w:r w:rsidRPr="000825E7">
        <w:rPr>
          <w:color w:val="auto"/>
        </w:rPr>
        <w:t xml:space="preserve">Van der Loo, M. P. J. (2014). The stringdist package for approximate string matching. </w:t>
      </w:r>
      <w:r w:rsidRPr="000825E7">
        <w:rPr>
          <w:i/>
          <w:iCs/>
          <w:color w:val="auto"/>
        </w:rPr>
        <w:t>The R Journal</w:t>
      </w:r>
      <w:r w:rsidRPr="000825E7">
        <w:rPr>
          <w:color w:val="auto"/>
        </w:rPr>
        <w:t xml:space="preserve">, </w:t>
      </w:r>
      <w:r w:rsidRPr="000825E7">
        <w:rPr>
          <w:i/>
          <w:iCs/>
          <w:color w:val="auto"/>
        </w:rPr>
        <w:t>6</w:t>
      </w:r>
      <w:r w:rsidRPr="000825E7">
        <w:rPr>
          <w:color w:val="auto"/>
        </w:rPr>
        <w:t>(1), 111–122.</w:t>
      </w:r>
    </w:p>
    <w:p w14:paraId="1324656F" w14:textId="77777777" w:rsidR="000825E7" w:rsidRPr="000825E7" w:rsidRDefault="000825E7" w:rsidP="000825E7">
      <w:pPr>
        <w:pStyle w:val="Bibliography"/>
        <w:rPr>
          <w:color w:val="auto"/>
        </w:rPr>
      </w:pPr>
      <w:r w:rsidRPr="000825E7">
        <w:rPr>
          <w:color w:val="auto"/>
        </w:rPr>
        <w:t xml:space="preserve">Wickham, H. (2009). </w:t>
      </w:r>
      <w:r w:rsidRPr="000825E7">
        <w:rPr>
          <w:i/>
          <w:iCs/>
          <w:color w:val="auto"/>
        </w:rPr>
        <w:t>ggplot2: Elegant Graphics for Data Analysis</w:t>
      </w:r>
      <w:r w:rsidRPr="000825E7">
        <w:rPr>
          <w:color w:val="auto"/>
        </w:rPr>
        <w:t>. Springer.</w:t>
      </w:r>
    </w:p>
    <w:p w14:paraId="76541303" w14:textId="77777777" w:rsidR="000825E7" w:rsidRPr="000825E7" w:rsidRDefault="000825E7" w:rsidP="000825E7">
      <w:pPr>
        <w:pStyle w:val="Bibliography"/>
        <w:rPr>
          <w:color w:val="auto"/>
        </w:rPr>
      </w:pPr>
      <w:r w:rsidRPr="000825E7">
        <w:rPr>
          <w:color w:val="auto"/>
        </w:rPr>
        <w:t xml:space="preserve">Willighagen, E. (2013). Accessing biological data with semantic web technologies. </w:t>
      </w:r>
      <w:r w:rsidRPr="000825E7">
        <w:rPr>
          <w:i/>
          <w:iCs/>
          <w:color w:val="auto"/>
        </w:rPr>
        <w:t>Peer J Pre-Prints</w:t>
      </w:r>
      <w:r w:rsidRPr="000825E7">
        <w:rPr>
          <w:color w:val="auto"/>
        </w:rPr>
        <w:t>. doi:10.7287/peerj.preprints.185v1</w:t>
      </w:r>
    </w:p>
    <w:p w14:paraId="126A4311" w14:textId="77777777" w:rsidR="000825E7" w:rsidRPr="000825E7" w:rsidRDefault="000825E7" w:rsidP="000825E7">
      <w:pPr>
        <w:pStyle w:val="Bibliography"/>
        <w:rPr>
          <w:color w:val="auto"/>
        </w:rPr>
      </w:pPr>
      <w:r w:rsidRPr="000825E7">
        <w:rPr>
          <w:color w:val="auto"/>
        </w:rPr>
        <w:t>Wilson, R. (2008). Common Public Attribution License - An Overview. Retrieved February 12, 2015, from http://oss-watch.ac.uk/resources/cpal</w:t>
      </w:r>
    </w:p>
    <w:p w14:paraId="568E0ED0" w14:textId="539164F1"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B15E47D" w14:textId="77777777" w:rsidR="000B2578" w:rsidRDefault="000B2578" w:rsidP="002214DF">
      <w:pPr>
        <w:rPr>
          <w:rFonts w:eastAsia="Times New Roman"/>
          <w:sz w:val="23"/>
          <w:szCs w:val="23"/>
        </w:rPr>
      </w:pPr>
    </w:p>
    <w:p w14:paraId="31EB450F" w14:textId="29C52C63" w:rsidR="000B2578" w:rsidRDefault="000B2578" w:rsidP="002214DF">
      <w:pPr>
        <w:rPr>
          <w:rFonts w:eastAsia="Times New Roman"/>
          <w:sz w:val="23"/>
          <w:szCs w:val="23"/>
        </w:rPr>
      </w:pPr>
      <w:r>
        <w:rPr>
          <w:rFonts w:eastAsia="Times New Roman"/>
          <w:sz w:val="23"/>
          <w:szCs w:val="23"/>
        </w:rPr>
        <w:t>Insert Table 7 about here.</w:t>
      </w:r>
    </w:p>
    <w:p w14:paraId="1DC6776D" w14:textId="77777777" w:rsidR="002214DF" w:rsidRPr="002214DF" w:rsidRDefault="002214DF" w:rsidP="002214DF">
      <w:pPr>
        <w:rPr>
          <w:rFonts w:ascii="Times" w:eastAsia="Times New Roman" w:hAnsi="Times" w:cs="Times New Roman"/>
          <w:color w:val="auto"/>
          <w:sz w:val="20"/>
        </w:rPr>
      </w:pPr>
    </w:p>
    <w:p w14:paraId="3A69A182" w14:textId="2AF700F6" w:rsidR="00347157" w:rsidRDefault="000B2578">
      <w:r>
        <w:t>Insert Table 8 about here.</w:t>
      </w:r>
    </w:p>
    <w:p w14:paraId="13E016BA" w14:textId="571A4BFF" w:rsidR="00347157" w:rsidRDefault="00347157" w:rsidP="00347157">
      <w:pPr>
        <w:pStyle w:val="Caption"/>
        <w:keepNext/>
      </w:pPr>
    </w:p>
    <w:p w14:paraId="5AEF0880" w14:textId="6D4662B4" w:rsidR="00E561B7" w:rsidRDefault="00E561B7" w:rsidP="00E561B7">
      <w:pPr>
        <w:sectPr w:rsidR="00E561B7">
          <w:headerReference w:type="even" r:id="rId8"/>
          <w:headerReference w:type="default" r:id="rId9"/>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p w14:paraId="600771F1" w14:textId="430FDAB1" w:rsidR="00CC632F" w:rsidRDefault="00CC632F" w:rsidP="00CC632F"/>
    <w:p w14:paraId="5A12391F" w14:textId="082651C7" w:rsidR="009008A4" w:rsidRDefault="009008A4" w:rsidP="00CC632F">
      <w:r>
        <w:t>Insert Table 9 here (best if section in columns)</w:t>
      </w:r>
    </w:p>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6822D4" w:rsidRDefault="006822D4">
      <w:pPr>
        <w:spacing w:line="240" w:lineRule="auto"/>
      </w:pPr>
      <w:r>
        <w:separator/>
      </w:r>
    </w:p>
  </w:endnote>
  <w:endnote w:type="continuationSeparator" w:id="0">
    <w:p w14:paraId="6DB0AB54" w14:textId="77777777" w:rsidR="006822D4" w:rsidRDefault="006822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6822D4" w:rsidRDefault="006822D4">
      <w:pPr>
        <w:spacing w:line="240" w:lineRule="auto"/>
      </w:pPr>
      <w:r>
        <w:separator/>
      </w:r>
    </w:p>
  </w:footnote>
  <w:footnote w:type="continuationSeparator" w:id="0">
    <w:p w14:paraId="617C41F9" w14:textId="77777777" w:rsidR="006822D4" w:rsidRDefault="006822D4">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6822D4" w:rsidRDefault="006822D4"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6822D4" w:rsidRDefault="006822D4"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6822D4" w:rsidRDefault="006822D4"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0B76">
      <w:rPr>
        <w:rStyle w:val="PageNumber"/>
        <w:noProof/>
      </w:rPr>
      <w:t>22</w:t>
    </w:r>
    <w:r>
      <w:rPr>
        <w:rStyle w:val="PageNumber"/>
      </w:rPr>
      <w:fldChar w:fldCharType="end"/>
    </w:r>
  </w:p>
  <w:p w14:paraId="4ED3D2A9" w14:textId="77777777" w:rsidR="006822D4" w:rsidRDefault="006822D4"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719F0"/>
    <w:rsid w:val="00072590"/>
    <w:rsid w:val="000825E7"/>
    <w:rsid w:val="00085388"/>
    <w:rsid w:val="000873B4"/>
    <w:rsid w:val="00094F9F"/>
    <w:rsid w:val="00095289"/>
    <w:rsid w:val="00097DDF"/>
    <w:rsid w:val="000A09F8"/>
    <w:rsid w:val="000A5048"/>
    <w:rsid w:val="000A5AC4"/>
    <w:rsid w:val="000A6F26"/>
    <w:rsid w:val="000A7290"/>
    <w:rsid w:val="000B03B3"/>
    <w:rsid w:val="000B2578"/>
    <w:rsid w:val="000C3A5D"/>
    <w:rsid w:val="000D51F9"/>
    <w:rsid w:val="000E6712"/>
    <w:rsid w:val="000E76F2"/>
    <w:rsid w:val="000E7C16"/>
    <w:rsid w:val="000E7ECF"/>
    <w:rsid w:val="000F171A"/>
    <w:rsid w:val="000F5A82"/>
    <w:rsid w:val="000F5B1E"/>
    <w:rsid w:val="000F5D39"/>
    <w:rsid w:val="00104EBE"/>
    <w:rsid w:val="00107087"/>
    <w:rsid w:val="0011542B"/>
    <w:rsid w:val="0012227B"/>
    <w:rsid w:val="001234BA"/>
    <w:rsid w:val="00132F7C"/>
    <w:rsid w:val="00137150"/>
    <w:rsid w:val="00140E5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65AC"/>
    <w:rsid w:val="00205E26"/>
    <w:rsid w:val="002119BD"/>
    <w:rsid w:val="002214DF"/>
    <w:rsid w:val="002236FB"/>
    <w:rsid w:val="00227ADD"/>
    <w:rsid w:val="00235DF7"/>
    <w:rsid w:val="00237A6E"/>
    <w:rsid w:val="00244686"/>
    <w:rsid w:val="00245A9D"/>
    <w:rsid w:val="002479D7"/>
    <w:rsid w:val="00253F73"/>
    <w:rsid w:val="002579CA"/>
    <w:rsid w:val="00263201"/>
    <w:rsid w:val="002644D2"/>
    <w:rsid w:val="0028312F"/>
    <w:rsid w:val="00290F15"/>
    <w:rsid w:val="0029684D"/>
    <w:rsid w:val="002A0220"/>
    <w:rsid w:val="002A2C53"/>
    <w:rsid w:val="002A757E"/>
    <w:rsid w:val="002B2BF1"/>
    <w:rsid w:val="002B7441"/>
    <w:rsid w:val="002C28DF"/>
    <w:rsid w:val="002D3775"/>
    <w:rsid w:val="002E3A94"/>
    <w:rsid w:val="002F6A4D"/>
    <w:rsid w:val="002F6DD2"/>
    <w:rsid w:val="002F71E1"/>
    <w:rsid w:val="00310A77"/>
    <w:rsid w:val="00323B94"/>
    <w:rsid w:val="00333FAD"/>
    <w:rsid w:val="003344AD"/>
    <w:rsid w:val="00336594"/>
    <w:rsid w:val="0033755E"/>
    <w:rsid w:val="00343322"/>
    <w:rsid w:val="00347157"/>
    <w:rsid w:val="00347633"/>
    <w:rsid w:val="0035353A"/>
    <w:rsid w:val="00367282"/>
    <w:rsid w:val="00370B76"/>
    <w:rsid w:val="0037175B"/>
    <w:rsid w:val="00373043"/>
    <w:rsid w:val="00373743"/>
    <w:rsid w:val="00373B76"/>
    <w:rsid w:val="00375AA7"/>
    <w:rsid w:val="00380A41"/>
    <w:rsid w:val="0039171C"/>
    <w:rsid w:val="00394296"/>
    <w:rsid w:val="00394CEB"/>
    <w:rsid w:val="00397BCD"/>
    <w:rsid w:val="003A0748"/>
    <w:rsid w:val="003A0912"/>
    <w:rsid w:val="003A49A0"/>
    <w:rsid w:val="003A505D"/>
    <w:rsid w:val="003B3C41"/>
    <w:rsid w:val="003B4473"/>
    <w:rsid w:val="003C0F8E"/>
    <w:rsid w:val="003D3577"/>
    <w:rsid w:val="003E231E"/>
    <w:rsid w:val="003E48D7"/>
    <w:rsid w:val="003F4274"/>
    <w:rsid w:val="00406C72"/>
    <w:rsid w:val="0041635B"/>
    <w:rsid w:val="00420F71"/>
    <w:rsid w:val="00426BED"/>
    <w:rsid w:val="00434513"/>
    <w:rsid w:val="00435A9A"/>
    <w:rsid w:val="004370A4"/>
    <w:rsid w:val="004421B7"/>
    <w:rsid w:val="00453B18"/>
    <w:rsid w:val="00461209"/>
    <w:rsid w:val="00463391"/>
    <w:rsid w:val="00472357"/>
    <w:rsid w:val="00472D5B"/>
    <w:rsid w:val="00477B75"/>
    <w:rsid w:val="004841B7"/>
    <w:rsid w:val="00487FFD"/>
    <w:rsid w:val="00490BBF"/>
    <w:rsid w:val="0049595D"/>
    <w:rsid w:val="004A5F81"/>
    <w:rsid w:val="004B0895"/>
    <w:rsid w:val="004B47A8"/>
    <w:rsid w:val="004D13FF"/>
    <w:rsid w:val="004D3F03"/>
    <w:rsid w:val="004E194B"/>
    <w:rsid w:val="004F0629"/>
    <w:rsid w:val="0050158E"/>
    <w:rsid w:val="005016E4"/>
    <w:rsid w:val="005017BB"/>
    <w:rsid w:val="0050329B"/>
    <w:rsid w:val="00506453"/>
    <w:rsid w:val="005114EF"/>
    <w:rsid w:val="00527A57"/>
    <w:rsid w:val="005306C4"/>
    <w:rsid w:val="00531E23"/>
    <w:rsid w:val="00534F26"/>
    <w:rsid w:val="0053679A"/>
    <w:rsid w:val="0054120F"/>
    <w:rsid w:val="00546934"/>
    <w:rsid w:val="005509BC"/>
    <w:rsid w:val="005520D5"/>
    <w:rsid w:val="00552186"/>
    <w:rsid w:val="0055237C"/>
    <w:rsid w:val="0056443F"/>
    <w:rsid w:val="00575A5F"/>
    <w:rsid w:val="00582443"/>
    <w:rsid w:val="00582CE4"/>
    <w:rsid w:val="00584A7A"/>
    <w:rsid w:val="005927C6"/>
    <w:rsid w:val="005930E5"/>
    <w:rsid w:val="0059463A"/>
    <w:rsid w:val="00596B87"/>
    <w:rsid w:val="005A0BB3"/>
    <w:rsid w:val="005B7099"/>
    <w:rsid w:val="005C0EB1"/>
    <w:rsid w:val="005C39CE"/>
    <w:rsid w:val="005C5B74"/>
    <w:rsid w:val="005D300F"/>
    <w:rsid w:val="005D5221"/>
    <w:rsid w:val="005E043D"/>
    <w:rsid w:val="005E12CC"/>
    <w:rsid w:val="005E34DB"/>
    <w:rsid w:val="005F1034"/>
    <w:rsid w:val="005F2F0F"/>
    <w:rsid w:val="005F392C"/>
    <w:rsid w:val="00606FE2"/>
    <w:rsid w:val="00612F43"/>
    <w:rsid w:val="00616D33"/>
    <w:rsid w:val="00617DEA"/>
    <w:rsid w:val="006220C1"/>
    <w:rsid w:val="0065017E"/>
    <w:rsid w:val="00655011"/>
    <w:rsid w:val="006744AA"/>
    <w:rsid w:val="00675661"/>
    <w:rsid w:val="006822D4"/>
    <w:rsid w:val="006833C6"/>
    <w:rsid w:val="006A679D"/>
    <w:rsid w:val="006B09F7"/>
    <w:rsid w:val="006C3DB2"/>
    <w:rsid w:val="006C64E8"/>
    <w:rsid w:val="006D7D4D"/>
    <w:rsid w:val="006E26A4"/>
    <w:rsid w:val="006E3E5D"/>
    <w:rsid w:val="006E5E05"/>
    <w:rsid w:val="006F10C3"/>
    <w:rsid w:val="006F61C6"/>
    <w:rsid w:val="006F7AD7"/>
    <w:rsid w:val="007019C3"/>
    <w:rsid w:val="007020C0"/>
    <w:rsid w:val="00705D7E"/>
    <w:rsid w:val="007142DA"/>
    <w:rsid w:val="00715EDB"/>
    <w:rsid w:val="007237C6"/>
    <w:rsid w:val="007255BC"/>
    <w:rsid w:val="00732B99"/>
    <w:rsid w:val="007339CA"/>
    <w:rsid w:val="00745E19"/>
    <w:rsid w:val="007555D3"/>
    <w:rsid w:val="00762E35"/>
    <w:rsid w:val="007643AE"/>
    <w:rsid w:val="00764D15"/>
    <w:rsid w:val="00767260"/>
    <w:rsid w:val="00770715"/>
    <w:rsid w:val="00774ED9"/>
    <w:rsid w:val="00790CD5"/>
    <w:rsid w:val="007928DC"/>
    <w:rsid w:val="00792A7A"/>
    <w:rsid w:val="00796EF5"/>
    <w:rsid w:val="007C4937"/>
    <w:rsid w:val="007C4EEE"/>
    <w:rsid w:val="007D0D2A"/>
    <w:rsid w:val="007D27FC"/>
    <w:rsid w:val="007E3553"/>
    <w:rsid w:val="007E68E1"/>
    <w:rsid w:val="007F0DA8"/>
    <w:rsid w:val="007F75FA"/>
    <w:rsid w:val="008062D6"/>
    <w:rsid w:val="00806D32"/>
    <w:rsid w:val="008140E7"/>
    <w:rsid w:val="008167B4"/>
    <w:rsid w:val="00824B9D"/>
    <w:rsid w:val="00825642"/>
    <w:rsid w:val="0085124E"/>
    <w:rsid w:val="00860880"/>
    <w:rsid w:val="008617AC"/>
    <w:rsid w:val="00865C7F"/>
    <w:rsid w:val="00866FBD"/>
    <w:rsid w:val="008673B7"/>
    <w:rsid w:val="008714F7"/>
    <w:rsid w:val="00872B91"/>
    <w:rsid w:val="00882EA5"/>
    <w:rsid w:val="00883DCA"/>
    <w:rsid w:val="00884AFB"/>
    <w:rsid w:val="0088507F"/>
    <w:rsid w:val="008862C9"/>
    <w:rsid w:val="00891FDF"/>
    <w:rsid w:val="00895CF0"/>
    <w:rsid w:val="008976D7"/>
    <w:rsid w:val="008B5FAF"/>
    <w:rsid w:val="008C3F04"/>
    <w:rsid w:val="008C545E"/>
    <w:rsid w:val="008D0697"/>
    <w:rsid w:val="008D4848"/>
    <w:rsid w:val="008E3964"/>
    <w:rsid w:val="008E5DF1"/>
    <w:rsid w:val="008E6B5B"/>
    <w:rsid w:val="008E7B62"/>
    <w:rsid w:val="008F09D7"/>
    <w:rsid w:val="008F23F7"/>
    <w:rsid w:val="008F248D"/>
    <w:rsid w:val="008F312E"/>
    <w:rsid w:val="008F49EB"/>
    <w:rsid w:val="008F7595"/>
    <w:rsid w:val="008F76F6"/>
    <w:rsid w:val="009008A4"/>
    <w:rsid w:val="009021E4"/>
    <w:rsid w:val="00913588"/>
    <w:rsid w:val="00914CBE"/>
    <w:rsid w:val="00916B2C"/>
    <w:rsid w:val="00917588"/>
    <w:rsid w:val="00920BB9"/>
    <w:rsid w:val="00922F0F"/>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7448"/>
    <w:rsid w:val="009B29F2"/>
    <w:rsid w:val="009B6734"/>
    <w:rsid w:val="009C26B9"/>
    <w:rsid w:val="009C31C1"/>
    <w:rsid w:val="009C4784"/>
    <w:rsid w:val="009C6EA7"/>
    <w:rsid w:val="009C7B28"/>
    <w:rsid w:val="009D61C6"/>
    <w:rsid w:val="009D6777"/>
    <w:rsid w:val="009E5638"/>
    <w:rsid w:val="009E6333"/>
    <w:rsid w:val="009F2322"/>
    <w:rsid w:val="00A05BE6"/>
    <w:rsid w:val="00A12C55"/>
    <w:rsid w:val="00A14B97"/>
    <w:rsid w:val="00A163CD"/>
    <w:rsid w:val="00A2228F"/>
    <w:rsid w:val="00A35539"/>
    <w:rsid w:val="00A362DF"/>
    <w:rsid w:val="00A37348"/>
    <w:rsid w:val="00A50911"/>
    <w:rsid w:val="00A64D94"/>
    <w:rsid w:val="00A6514D"/>
    <w:rsid w:val="00A711F2"/>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F661F"/>
    <w:rsid w:val="00B041A9"/>
    <w:rsid w:val="00B06263"/>
    <w:rsid w:val="00B063A6"/>
    <w:rsid w:val="00B156C5"/>
    <w:rsid w:val="00B15DD9"/>
    <w:rsid w:val="00B21275"/>
    <w:rsid w:val="00B23BD3"/>
    <w:rsid w:val="00B27EF5"/>
    <w:rsid w:val="00B34D22"/>
    <w:rsid w:val="00B54DDF"/>
    <w:rsid w:val="00B62E41"/>
    <w:rsid w:val="00B66E86"/>
    <w:rsid w:val="00B770B5"/>
    <w:rsid w:val="00B81A28"/>
    <w:rsid w:val="00B95099"/>
    <w:rsid w:val="00BA01AA"/>
    <w:rsid w:val="00BB5FD0"/>
    <w:rsid w:val="00BB779C"/>
    <w:rsid w:val="00BC2FEE"/>
    <w:rsid w:val="00BC7ED0"/>
    <w:rsid w:val="00BD1EA8"/>
    <w:rsid w:val="00BE558A"/>
    <w:rsid w:val="00BE7C37"/>
    <w:rsid w:val="00C059D0"/>
    <w:rsid w:val="00C103FE"/>
    <w:rsid w:val="00C111A6"/>
    <w:rsid w:val="00C12D99"/>
    <w:rsid w:val="00C21D0E"/>
    <w:rsid w:val="00C30B2D"/>
    <w:rsid w:val="00C31020"/>
    <w:rsid w:val="00C33DDD"/>
    <w:rsid w:val="00C45E32"/>
    <w:rsid w:val="00C463F6"/>
    <w:rsid w:val="00C47499"/>
    <w:rsid w:val="00C475EE"/>
    <w:rsid w:val="00C55B72"/>
    <w:rsid w:val="00C618B5"/>
    <w:rsid w:val="00C643C6"/>
    <w:rsid w:val="00C80BF8"/>
    <w:rsid w:val="00C84D18"/>
    <w:rsid w:val="00C90DFA"/>
    <w:rsid w:val="00CA0170"/>
    <w:rsid w:val="00CB4D3E"/>
    <w:rsid w:val="00CB5DFA"/>
    <w:rsid w:val="00CB6A55"/>
    <w:rsid w:val="00CC36B7"/>
    <w:rsid w:val="00CC4540"/>
    <w:rsid w:val="00CC55F6"/>
    <w:rsid w:val="00CC632F"/>
    <w:rsid w:val="00CD02CB"/>
    <w:rsid w:val="00CD371A"/>
    <w:rsid w:val="00CD716C"/>
    <w:rsid w:val="00CF210C"/>
    <w:rsid w:val="00CF66AF"/>
    <w:rsid w:val="00D000A7"/>
    <w:rsid w:val="00D04D3B"/>
    <w:rsid w:val="00D07855"/>
    <w:rsid w:val="00D132E8"/>
    <w:rsid w:val="00D13953"/>
    <w:rsid w:val="00D200A9"/>
    <w:rsid w:val="00D25988"/>
    <w:rsid w:val="00D2656E"/>
    <w:rsid w:val="00D27210"/>
    <w:rsid w:val="00D31008"/>
    <w:rsid w:val="00D350C5"/>
    <w:rsid w:val="00D35308"/>
    <w:rsid w:val="00D40E1D"/>
    <w:rsid w:val="00D54003"/>
    <w:rsid w:val="00D57984"/>
    <w:rsid w:val="00D624E1"/>
    <w:rsid w:val="00D75213"/>
    <w:rsid w:val="00D834FE"/>
    <w:rsid w:val="00D86A8F"/>
    <w:rsid w:val="00D956BB"/>
    <w:rsid w:val="00D95E19"/>
    <w:rsid w:val="00DA6724"/>
    <w:rsid w:val="00DB2B05"/>
    <w:rsid w:val="00DC1D05"/>
    <w:rsid w:val="00DC5389"/>
    <w:rsid w:val="00DD5724"/>
    <w:rsid w:val="00DD59FF"/>
    <w:rsid w:val="00DD5BBD"/>
    <w:rsid w:val="00DF744F"/>
    <w:rsid w:val="00E02942"/>
    <w:rsid w:val="00E10310"/>
    <w:rsid w:val="00E23B3A"/>
    <w:rsid w:val="00E26C72"/>
    <w:rsid w:val="00E30358"/>
    <w:rsid w:val="00E31F46"/>
    <w:rsid w:val="00E35AB0"/>
    <w:rsid w:val="00E407A3"/>
    <w:rsid w:val="00E45C42"/>
    <w:rsid w:val="00E46A71"/>
    <w:rsid w:val="00E561B7"/>
    <w:rsid w:val="00E67384"/>
    <w:rsid w:val="00E9502E"/>
    <w:rsid w:val="00EA5B2F"/>
    <w:rsid w:val="00EB551A"/>
    <w:rsid w:val="00ED224B"/>
    <w:rsid w:val="00ED2B0B"/>
    <w:rsid w:val="00ED4361"/>
    <w:rsid w:val="00EE3F41"/>
    <w:rsid w:val="00EF0100"/>
    <w:rsid w:val="00EF3030"/>
    <w:rsid w:val="00EF3A88"/>
    <w:rsid w:val="00F20721"/>
    <w:rsid w:val="00F22700"/>
    <w:rsid w:val="00F32184"/>
    <w:rsid w:val="00F401E9"/>
    <w:rsid w:val="00F503FB"/>
    <w:rsid w:val="00F5180E"/>
    <w:rsid w:val="00F53463"/>
    <w:rsid w:val="00F53848"/>
    <w:rsid w:val="00F61DFE"/>
    <w:rsid w:val="00F7018F"/>
    <w:rsid w:val="00F74446"/>
    <w:rsid w:val="00F80336"/>
    <w:rsid w:val="00F97010"/>
    <w:rsid w:val="00FA7581"/>
    <w:rsid w:val="00FB2282"/>
    <w:rsid w:val="00FC4690"/>
    <w:rsid w:val="00FD013D"/>
    <w:rsid w:val="00FD77FA"/>
    <w:rsid w:val="00FF1440"/>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2731CC-B442-5B42-9E69-24A4D247C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30</Pages>
  <Words>28064</Words>
  <Characters>159971</Characters>
  <Application>Microsoft Macintosh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876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21</cp:revision>
  <dcterms:created xsi:type="dcterms:W3CDTF">2015-01-27T15:10:00Z</dcterms:created>
  <dcterms:modified xsi:type="dcterms:W3CDTF">2015-02-13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TnRTFalS"/&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